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 xml:space="preserve">The final approved thesis needs to be entered into DiVA (both the metadata and the thesis itself) [There is a separate issue regarding whether the full-text is </w:t>
      </w:r>
      <w:r w:rsidR="00D428CE" w:rsidRPr="006F6BAF">
        <w:rPr>
          <w:sz w:val="20"/>
        </w:rPr>
        <w:t>publicly</w:t>
      </w:r>
      <w:r w:rsidRPr="006F6BAF">
        <w:rPr>
          <w:sz w:val="20"/>
        </w:rPr>
        <w:t xml:space="preserve">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r w:rsidR="00D428CE">
        <w:rPr>
          <w:sz w:val="20"/>
        </w:rPr>
        <w:t xml:space="preserve"> There is also an experimental effort to be able to insert the two titles into LADOK (see Section </w:t>
      </w:r>
      <w:r w:rsidR="00D428CE">
        <w:rPr>
          <w:sz w:val="20"/>
        </w:rPr>
        <w:fldChar w:fldCharType="begin"/>
      </w:r>
      <w:r w:rsidR="00D428CE">
        <w:rPr>
          <w:sz w:val="20"/>
        </w:rPr>
        <w:instrText xml:space="preserve"> REF _Ref77247938 \n \h </w:instrText>
      </w:r>
      <w:r w:rsidR="00D428CE">
        <w:rPr>
          <w:sz w:val="20"/>
        </w:rPr>
      </w:r>
      <w:r w:rsidR="00D428CE">
        <w:rPr>
          <w:sz w:val="20"/>
        </w:rPr>
        <w:fldChar w:fldCharType="separate"/>
      </w:r>
      <w:r w:rsidR="00D428CE">
        <w:rPr>
          <w:sz w:val="20"/>
        </w:rPr>
        <w:t>20</w:t>
      </w:r>
      <w:r w:rsidR="00D428CE">
        <w:rPr>
          <w:sz w:val="20"/>
        </w:rPr>
        <w:fldChar w:fldCharType="end"/>
      </w:r>
      <w:r w:rsidR="00D428CE">
        <w:rPr>
          <w:sz w:val="20"/>
        </w:rPr>
        <w:t>).</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2E49C8">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2E49C8">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2E49C8">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2E49C8">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2E49C8">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2E49C8">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2E49C8">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2E49C8">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2E49C8">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0" w:name="_Ref75707461"/>
      <w:bookmarkStart w:id="1" w:name="_Toc77077491"/>
      <w:r w:rsidRPr="006F6BAF">
        <w:rPr>
          <w:sz w:val="24"/>
        </w:rPr>
        <w:lastRenderedPageBreak/>
        <w:t>Accuracy and Economics</w:t>
      </w:r>
      <w:bookmarkEnd w:id="0"/>
      <w:bookmarkEnd w:id="1"/>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2" w:name="_Ref74220155"/>
      <w:bookmarkStart w:id="3" w:name="_Toc77077492"/>
      <w:r w:rsidRPr="006F6BAF">
        <w:rPr>
          <w:sz w:val="24"/>
        </w:rPr>
        <w:t>Making an announcement</w:t>
      </w:r>
      <w:bookmarkEnd w:id="2"/>
      <w:bookmarkEnd w:id="3"/>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4" w:name="_Ref73951354"/>
      <w:bookmarkStart w:id="5" w:name="_Ref74220158"/>
      <w:bookmarkStart w:id="6" w:name="_Toc77077493"/>
      <w:r w:rsidRPr="006F6BAF">
        <w:rPr>
          <w:sz w:val="24"/>
        </w:rPr>
        <w:t>Making the cover and applying it</w:t>
      </w:r>
      <w:bookmarkEnd w:id="4"/>
      <w:bookmarkEnd w:id="5"/>
      <w:bookmarkEnd w:id="6"/>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7" w:name="_Toc77077494"/>
      <w:r>
        <w:t>To facilitate entering a thesis into DiVA – make a MODS file</w:t>
      </w:r>
      <w:bookmarkEnd w:id="7"/>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8" w:name="_Toc77077495"/>
      <w:r w:rsidRPr="006F6BAF">
        <w:rPr>
          <w:rStyle w:val="HTMLCode"/>
          <w:rFonts w:asciiTheme="majorHAnsi" w:hAnsiTheme="majorHAnsi"/>
          <w:sz w:val="24"/>
          <w:szCs w:val="26"/>
        </w:rPr>
        <w:t>Requirements</w:t>
      </w:r>
      <w:bookmarkEnd w:id="8"/>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9" w:name="_Toc77077496"/>
      <w:r w:rsidRPr="006F6BAF">
        <w:rPr>
          <w:sz w:val="24"/>
        </w:rPr>
        <w:t>Can someone else use these programs?</w:t>
      </w:r>
      <w:bookmarkEnd w:id="9"/>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0" w:name="_Toc77077497"/>
      <w:r w:rsidRPr="006F6BAF">
        <w:rPr>
          <w:sz w:val="24"/>
        </w:rPr>
        <w:t>LaTeX template in Overleaf</w:t>
      </w:r>
      <w:bookmarkEnd w:id="10"/>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2E49C8"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1" w:name="_Toc77077498"/>
      <w:r w:rsidRPr="006F6BAF">
        <w:rPr>
          <w:sz w:val="24"/>
        </w:rPr>
        <w:lastRenderedPageBreak/>
        <w:t>Put information into LaTeX template to generate a draft or final thesis</w:t>
      </w:r>
      <w:bookmarkEnd w:id="11"/>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C6475F7" wp14:editId="550E54E7">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2" w:name="_Ref52116980"/>
      <w:bookmarkStart w:id="13"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2"/>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3"/>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4" w:name="_Ref71204950"/>
      <w:bookmarkStart w:id="15"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4"/>
      <w:r w:rsidRPr="006F6BAF">
        <w:rPr>
          <w:sz w:val="18"/>
        </w:rPr>
        <w:t xml:space="preserve">: </w:t>
      </w:r>
      <w:r w:rsidR="006C52A8" w:rsidRPr="006F6BAF">
        <w:rPr>
          <w:sz w:val="18"/>
        </w:rPr>
        <w:t>Information about the title and the student authors of the thesis</w:t>
      </w:r>
      <w:bookmarkEnd w:id="15"/>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6" w:name="_Ref71206084"/>
      <w:bookmarkStart w:id="17"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6"/>
      <w:r w:rsidRPr="006F6BAF">
        <w:rPr>
          <w:sz w:val="18"/>
        </w:rPr>
        <w:t>: Supervisors and examiner information</w:t>
      </w:r>
      <w:bookmarkEnd w:id="17"/>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8" w:name="_Ref71206317"/>
      <w:bookmarkStart w:id="19"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8"/>
      <w:r w:rsidRPr="006F6BAF">
        <w:rPr>
          <w:sz w:val="18"/>
        </w:rPr>
        <w:t>: Information about where the thesis is taking place</w:t>
      </w:r>
      <w:bookmarkEnd w:id="19"/>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0" w:name="_Ref71206490"/>
      <w:bookmarkStart w:id="21"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0"/>
      <w:r w:rsidRPr="006F6BAF">
        <w:rPr>
          <w:sz w:val="18"/>
        </w:rPr>
        <w:t xml:space="preserve">: </w:t>
      </w:r>
      <w:r w:rsidR="004520F9" w:rsidRPr="006F6BAF">
        <w:rPr>
          <w:sz w:val="18"/>
        </w:rPr>
        <w:t>Information relevant to the oral presentation (both the location and the opponent or opponents)</w:t>
      </w:r>
      <w:bookmarkEnd w:id="21"/>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2" w:name="_Ref71276208"/>
      <w:bookmarkStart w:id="23"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2"/>
      <w:r w:rsidRPr="006F6BAF">
        <w:rPr>
          <w:sz w:val="18"/>
        </w:rPr>
        <w:t>: Information relevant to the oral presentation (both the location and the opponent or opponents)</w:t>
      </w:r>
      <w:bookmarkEnd w:id="23"/>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4" w:name="_Ref71206712"/>
      <w:bookmarkStart w:id="25"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4"/>
      <w:r w:rsidRPr="006F6BAF">
        <w:rPr>
          <w:sz w:val="18"/>
        </w:rPr>
        <w:t>: LaTeX to produce the English abstract</w:t>
      </w:r>
      <w:r w:rsidR="00D4235D" w:rsidRPr="006F6BAF">
        <w:rPr>
          <w:sz w:val="18"/>
        </w:rPr>
        <w:t xml:space="preserve"> (edited for formatting)</w:t>
      </w:r>
      <w:bookmarkEnd w:id="25"/>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6" w:name="_Ref71206717"/>
      <w:bookmarkStart w:id="27"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6"/>
      <w:r w:rsidRPr="006F6BAF">
        <w:rPr>
          <w:sz w:val="18"/>
        </w:rPr>
        <w:t>: LaTeX input to produce the Swedish abstract</w:t>
      </w:r>
      <w:bookmarkEnd w:id="27"/>
    </w:p>
    <w:p w:rsidR="00E2223A" w:rsidRPr="006F6BAF" w:rsidRDefault="001F78ED" w:rsidP="001F78ED">
      <w:pPr>
        <w:pStyle w:val="Heading1"/>
        <w:rPr>
          <w:sz w:val="24"/>
        </w:rPr>
      </w:pPr>
      <w:bookmarkStart w:id="28" w:name="_Toc77077499"/>
      <w:r w:rsidRPr="006F6BAF">
        <w:rPr>
          <w:sz w:val="24"/>
        </w:rPr>
        <w:t>Now that data is in the template, what happens</w:t>
      </w:r>
      <w:r w:rsidR="00096063" w:rsidRPr="006F6BAF">
        <w:rPr>
          <w:sz w:val="24"/>
        </w:rPr>
        <w:t>?</w:t>
      </w:r>
      <w:bookmarkEnd w:id="28"/>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21DC0965" wp14:editId="11613B9D">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29" w:name="_Ref71208081"/>
      <w:bookmarkStart w:id="30"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29"/>
      <w:r w:rsidRPr="006F6BAF">
        <w:rPr>
          <w:sz w:val="18"/>
        </w:rPr>
        <w:t xml:space="preserve">: </w:t>
      </w:r>
      <w:r w:rsidR="001F78ED" w:rsidRPr="006F6BAF">
        <w:rPr>
          <w:sz w:val="18"/>
        </w:rPr>
        <w:t>First part of the “For DiVA” information</w:t>
      </w:r>
      <w:bookmarkEnd w:id="30"/>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5A38BA4B" wp14:editId="4D4FBB4B">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1" w:name="_Ref71208084"/>
      <w:bookmarkStart w:id="32"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1"/>
      <w:r w:rsidRPr="006F6BAF">
        <w:rPr>
          <w:sz w:val="18"/>
        </w:rPr>
        <w:t xml:space="preserve">: </w:t>
      </w:r>
      <w:r w:rsidR="001F78ED" w:rsidRPr="006F6BAF">
        <w:rPr>
          <w:sz w:val="18"/>
        </w:rPr>
        <w:t>Second part of the “For DiVA” information</w:t>
      </w:r>
      <w:bookmarkEnd w:id="32"/>
    </w:p>
    <w:p w:rsidR="00924F8F" w:rsidRPr="006F6BAF" w:rsidRDefault="00924F8F" w:rsidP="00924F8F">
      <w:pPr>
        <w:pStyle w:val="Heading1"/>
        <w:rPr>
          <w:sz w:val="24"/>
        </w:rPr>
      </w:pPr>
      <w:bookmarkStart w:id="33" w:name="_Toc77077500"/>
      <w:r w:rsidRPr="006F6BAF">
        <w:rPr>
          <w:sz w:val="24"/>
        </w:rPr>
        <w:t>How did the abstracts and the keywords appear?</w:t>
      </w:r>
      <w:bookmarkEnd w:id="33"/>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4" w:name="_Ref71209313"/>
      <w:bookmarkStart w:id="35"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4"/>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5"/>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6" w:name="_Ref71209339"/>
      <w:bookmarkStart w:id="37"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6"/>
      <w:r w:rsidRPr="006F6BAF">
        <w:rPr>
          <w:sz w:val="18"/>
        </w:rPr>
        <w:t>: Code in the document file to set up the command \typestoredx and to configure the listing environment to put the abstract into.</w:t>
      </w:r>
      <w:bookmarkEnd w:id="37"/>
    </w:p>
    <w:p w:rsidR="00924F8F" w:rsidRPr="006F6BAF" w:rsidRDefault="00924F8F" w:rsidP="00924F8F">
      <w:pPr>
        <w:pStyle w:val="Heading1"/>
        <w:rPr>
          <w:sz w:val="24"/>
        </w:rPr>
      </w:pPr>
      <w:bookmarkStart w:id="38" w:name="_Toc77077501"/>
      <w:r w:rsidRPr="006F6BAF">
        <w:rPr>
          <w:sz w:val="24"/>
        </w:rPr>
        <w:t>Extracting the information from the PDF file</w:t>
      </w:r>
      <w:bookmarkEnd w:id="38"/>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39" w:name="_Ref71210076"/>
      <w:bookmarkStart w:id="40"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39"/>
      <w:r w:rsidRPr="006F6BAF">
        <w:rPr>
          <w:sz w:val="18"/>
        </w:rPr>
        <w:t xml:space="preserve">: </w:t>
      </w:r>
      <w:r w:rsidR="00912FF8" w:rsidRPr="006F6BAF">
        <w:rPr>
          <w:sz w:val="18"/>
        </w:rPr>
        <w:t>Extract the JSON like information</w:t>
      </w:r>
      <w:bookmarkEnd w:id="40"/>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1" w:name="_Ref71214668"/>
      <w:bookmarkStart w:id="42"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1"/>
      <w:r w:rsidRPr="006F6BAF">
        <w:rPr>
          <w:sz w:val="18"/>
        </w:rPr>
        <w:t>: Example event.json output</w:t>
      </w:r>
      <w:bookmarkEnd w:id="42"/>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3" w:name="_Toc77077502"/>
      <w:r w:rsidRPr="006F6BAF">
        <w:rPr>
          <w:sz w:val="24"/>
        </w:rPr>
        <w:lastRenderedPageBreak/>
        <w:t>What can we do with this event.json file?</w:t>
      </w:r>
      <w:bookmarkEnd w:id="43"/>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06D1033E" wp14:editId="1B761095">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1B66DA4E" wp14:editId="53D1A253">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C4D28A3" wp14:editId="271CD0E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1787FA87" wp14:editId="56A2CC22">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BC3F54" w:rsidRPr="00092628" w:rsidRDefault="00BC3F54"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E7E0BF1" wp14:editId="049D035B">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BC3F54" w:rsidRDefault="00BC3F54"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169675A1" wp14:editId="252B647A">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BC3F54" w:rsidRDefault="00BC3F54"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0CBA5EA3" wp14:editId="64CD3D2C">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BC3F54" w:rsidRDefault="00BC3F54">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4"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4"/>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5" w:name="_Ref71211225"/>
      <w:bookmarkStart w:id="46"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5"/>
      <w:r w:rsidR="00092628" w:rsidRPr="006F6BAF">
        <w:rPr>
          <w:sz w:val="18"/>
        </w:rPr>
        <w:t>: Funning JSON_to_calendar.py to produce all three outputs</w:t>
      </w:r>
      <w:bookmarkEnd w:id="46"/>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0B0B666" wp14:editId="065232BC">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7" w:name="_Ref71211303"/>
      <w:bookmarkStart w:id="48"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7"/>
      <w:r w:rsidR="002065E4" w:rsidRPr="006F6BAF">
        <w:rPr>
          <w:sz w:val="18"/>
        </w:rPr>
        <w:t>: Canvas course announcement</w:t>
      </w:r>
      <w:bookmarkEnd w:id="48"/>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1A711B4F" wp14:editId="00316458">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49" w:name="_Ref71211615"/>
      <w:bookmarkStart w:id="50"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49"/>
      <w:r w:rsidR="002065E4" w:rsidRPr="006F6BAF">
        <w:rPr>
          <w:sz w:val="18"/>
        </w:rPr>
        <w:t>: A course event in the Canvas calendar (the figure is zoomed in on 15 March 2021</w:t>
      </w:r>
      <w:bookmarkEnd w:id="50"/>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1E331C1" wp14:editId="03F86BEC">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1"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1"/>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6C50DE10" wp14:editId="7564059B">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2"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2"/>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19380239" wp14:editId="14BA0260">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3" w:name="_Ref71211995"/>
      <w:bookmarkStart w:id="54"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3"/>
      <w:r w:rsidR="00BF5D59" w:rsidRPr="006F6BAF">
        <w:rPr>
          <w:sz w:val="18"/>
        </w:rPr>
        <w:t>: English version of the calendar</w:t>
      </w:r>
      <w:bookmarkEnd w:id="54"/>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EF9E328" wp14:editId="138C5DE9">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5" w:name="_Ref71211997"/>
      <w:bookmarkStart w:id="56"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5"/>
      <w:r w:rsidRPr="006F6BAF">
        <w:rPr>
          <w:sz w:val="18"/>
        </w:rPr>
        <w:t>: Swedish version of the calendar event</w:t>
      </w:r>
      <w:bookmarkEnd w:id="56"/>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7" w:name="_Ref71212864"/>
      <w:bookmarkStart w:id="58"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7"/>
      <w:r w:rsidRPr="006F6BAF">
        <w:rPr>
          <w:sz w:val="18"/>
        </w:rPr>
        <w:t>: Response from the KTH Cortina API</w:t>
      </w:r>
      <w:bookmarkEnd w:id="58"/>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59" w:name="_Toc77077503"/>
      <w:r w:rsidRPr="006F6BAF">
        <w:rPr>
          <w:sz w:val="24"/>
        </w:rPr>
        <w:lastRenderedPageBreak/>
        <w:t>Actual example</w:t>
      </w:r>
      <w:bookmarkEnd w:id="59"/>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0AFB6819" wp14:editId="69D54040">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0" w:name="_Ref74831233"/>
      <w:bookmarkStart w:id="61"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0"/>
      <w:r w:rsidRPr="006F6BAF">
        <w:rPr>
          <w:sz w:val="18"/>
        </w:rPr>
        <w:t>: Actual example of announcement in Canvas (top)</w:t>
      </w:r>
      <w:bookmarkEnd w:id="61"/>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350EC7CB" wp14:editId="131389D8">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2" w:name="_Ref74831236"/>
      <w:bookmarkStart w:id="63"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2"/>
      <w:r w:rsidRPr="006F6BAF">
        <w:rPr>
          <w:sz w:val="18"/>
        </w:rPr>
        <w:t xml:space="preserve">: Bottom of the </w:t>
      </w:r>
      <w:r w:rsidR="005649F4" w:rsidRPr="006F6BAF">
        <w:rPr>
          <w:sz w:val="18"/>
        </w:rPr>
        <w:t>announcement</w:t>
      </w:r>
      <w:bookmarkEnd w:id="63"/>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6F9BE7CD" wp14:editId="4B18967D">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4"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4"/>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09520C5C" wp14:editId="2BB0DBD2">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AEDDC2F" wp14:editId="5224C932">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5" w:name="_Ref74831929"/>
      <w:bookmarkStart w:id="66"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5"/>
      <w:r w:rsidRPr="006F6BAF">
        <w:rPr>
          <w:sz w:val="18"/>
        </w:rPr>
        <w:t>: The English (left) and Swedis (right) in the Cortina calendar</w:t>
      </w:r>
      <w:bookmarkEnd w:id="66"/>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7" w:name="_Ref74832512"/>
      <w:bookmarkStart w:id="68"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7"/>
      <w:r w:rsidRPr="006F6BAF">
        <w:rPr>
          <w:sz w:val="18"/>
        </w:rPr>
        <w:t>: Commands to extract the JSON and to make the calendar entries and announcements</w:t>
      </w:r>
      <w:bookmarkEnd w:id="68"/>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69" w:name="_Ref74832516"/>
      <w:bookmarkStart w:id="70"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69"/>
      <w:r w:rsidRPr="006F6BAF">
        <w:rPr>
          <w:sz w:val="18"/>
        </w:rPr>
        <w:t>: Extracted JSON file oscar.json - edited for appearance here</w:t>
      </w:r>
      <w:bookmarkEnd w:id="70"/>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1" w:name="_Toc77077504"/>
      <w:r w:rsidRPr="006F6BAF">
        <w:rPr>
          <w:sz w:val="24"/>
        </w:rPr>
        <w:lastRenderedPageBreak/>
        <w:t>Change in how to enter the abstracts in LaTeX</w:t>
      </w:r>
      <w:bookmarkEnd w:id="71"/>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2" w:name="_Ref71547125"/>
      <w:bookmarkStart w:id="73"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2"/>
      <w:r w:rsidRPr="006F6BAF">
        <w:rPr>
          <w:sz w:val="18"/>
        </w:rPr>
        <w:t>.</w:t>
      </w:r>
      <w:proofErr w:type="gramEnd"/>
      <w:r w:rsidRPr="006F6BAF">
        <w:rPr>
          <w:sz w:val="18"/>
        </w:rPr>
        <w:t xml:space="preserve"> Example of the revised format for entering an abstract</w:t>
      </w:r>
      <w:bookmarkEnd w:id="73"/>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4" w:name="_Ref71547127"/>
      <w:bookmarkStart w:id="75"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4"/>
      <w:r w:rsidRPr="006F6BAF">
        <w:rPr>
          <w:sz w:val="18"/>
        </w:rPr>
        <w:t>.</w:t>
      </w:r>
      <w:proofErr w:type="gramEnd"/>
      <w:r w:rsidRPr="006F6BAF">
        <w:rPr>
          <w:sz w:val="18"/>
        </w:rPr>
        <w:t xml:space="preserve"> Second example of the revised format for entering an abstract</w:t>
      </w:r>
      <w:bookmarkEnd w:id="75"/>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6" w:name="_Ref71547131"/>
      <w:bookmarkStart w:id="77"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6"/>
      <w:r w:rsidRPr="006F6BAF">
        <w:rPr>
          <w:sz w:val="18"/>
        </w:rPr>
        <w:t>: The two macros used to help enter the language specification</w:t>
      </w:r>
      <w:bookmarkEnd w:id="77"/>
    </w:p>
    <w:p w:rsidR="00D4324F" w:rsidRPr="006F6BAF" w:rsidRDefault="00D4324F" w:rsidP="00D4324F">
      <w:pPr>
        <w:pStyle w:val="Heading1"/>
        <w:rPr>
          <w:sz w:val="24"/>
        </w:rPr>
      </w:pPr>
      <w:bookmarkStart w:id="78"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8"/>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79" w:name="_Ref71671001"/>
      <w:bookmarkStart w:id="80"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79"/>
      <w:r w:rsidRPr="006F6BAF">
        <w:rPr>
          <w:sz w:val="18"/>
        </w:rPr>
        <w:t>:</w:t>
      </w:r>
      <w:r w:rsidR="00E87BEA" w:rsidRPr="006F6BAF">
        <w:rPr>
          <w:sz w:val="18"/>
        </w:rPr>
        <w:t xml:space="preserve"> </w:t>
      </w:r>
      <w:r w:rsidR="00E30672" w:rsidRPr="006F6BAF">
        <w:rPr>
          <w:sz w:val="18"/>
        </w:rPr>
        <w:t>New commands in kththesis.cls</w:t>
      </w:r>
      <w:bookmarkEnd w:id="80"/>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1" w:name="_Ref71671219"/>
      <w:bookmarkStart w:id="82"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1"/>
      <w:r w:rsidRPr="006F6BAF">
        <w:rPr>
          <w:sz w:val="18"/>
        </w:rPr>
        <w:t>:</w:t>
      </w:r>
      <w:r w:rsidR="00E30672" w:rsidRPr="006F6BAF">
        <w:rPr>
          <w:sz w:val="18"/>
        </w:rPr>
        <w:t xml:space="preserve"> New additions to examplethesis.text</w:t>
      </w:r>
      <w:bookmarkEnd w:id="82"/>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3" w:name="_Ref71671612"/>
      <w:bookmarkStart w:id="84"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3"/>
      <w:r w:rsidRPr="006F6BAF">
        <w:rPr>
          <w:sz w:val="18"/>
        </w:rPr>
        <w:t>:</w:t>
      </w:r>
      <w:r w:rsidR="00E30672" w:rsidRPr="006F6BAF">
        <w:rPr>
          <w:sz w:val="18"/>
        </w:rPr>
        <w:t xml:space="preserve"> lib/pdf_related_includes.tex</w:t>
      </w:r>
      <w:r w:rsidR="004F59D3" w:rsidRPr="006F6BAF">
        <w:rPr>
          <w:sz w:val="18"/>
        </w:rPr>
        <w:t xml:space="preserve"> (edited for readability)</w:t>
      </w:r>
      <w:bookmarkEnd w:id="84"/>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5" w:name="_Ref71671671"/>
      <w:bookmarkStart w:id="86"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5"/>
      <w:r w:rsidRPr="006F6BAF">
        <w:rPr>
          <w:sz w:val="18"/>
        </w:rPr>
        <w:t>:</w:t>
      </w:r>
      <w:r w:rsidR="005074B4" w:rsidRPr="006F6BAF">
        <w:rPr>
          <w:sz w:val="18"/>
        </w:rPr>
        <w:t xml:space="preserve"> Including the English language keywords below the English abstract</w:t>
      </w:r>
      <w:bookmarkEnd w:id="86"/>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7" w:name="_Ref71671673"/>
      <w:bookmarkStart w:id="88"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7"/>
      <w:r w:rsidRPr="006F6BAF">
        <w:rPr>
          <w:sz w:val="18"/>
        </w:rPr>
        <w:t>:</w:t>
      </w:r>
      <w:r w:rsidR="005074B4" w:rsidRPr="006F6BAF">
        <w:rPr>
          <w:sz w:val="18"/>
        </w:rPr>
        <w:t xml:space="preserve"> Including the Swedeish language keywords below the Swedish abstract</w:t>
      </w:r>
      <w:bookmarkEnd w:id="88"/>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68476000" wp14:editId="153ABBDD">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89" w:name="_Ref71671891"/>
      <w:bookmarkStart w:id="90"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89"/>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0"/>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0945DB4A" wp14:editId="57FA5CBB">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1" w:name="_Ref71671895"/>
      <w:bookmarkStart w:id="92"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1"/>
      <w:r w:rsidRPr="006F6BAF">
        <w:rPr>
          <w:sz w:val="18"/>
        </w:rPr>
        <w:t>: The keywords appear as expected in the for DiVA data at the end of the PDF file</w:t>
      </w:r>
      <w:bookmarkEnd w:id="92"/>
    </w:p>
    <w:p w:rsidR="0005647A" w:rsidRPr="006F6BAF" w:rsidRDefault="0005647A" w:rsidP="0005647A">
      <w:pPr>
        <w:pStyle w:val="Heading1"/>
        <w:rPr>
          <w:sz w:val="24"/>
        </w:rPr>
      </w:pPr>
      <w:bookmarkStart w:id="93" w:name="_Ref75707049"/>
      <w:bookmarkStart w:id="94" w:name="_Toc77077506"/>
      <w:r w:rsidRPr="006F6BAF">
        <w:rPr>
          <w:sz w:val="24"/>
        </w:rPr>
        <w:lastRenderedPageBreak/>
        <w:t>Other variants of the JSON_to_calendar.py</w:t>
      </w:r>
      <w:bookmarkEnd w:id="93"/>
      <w:bookmarkEnd w:id="94"/>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3AC44A46" wp14:editId="17623F3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BC3F54" w:rsidRDefault="00BC3F54"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2F1EF386" wp14:editId="51712269">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7C4201F7" wp14:editId="0B52492F">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6ECE4BA4" wp14:editId="7B38BBED">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BC3F54" w:rsidRPr="00092628" w:rsidRDefault="00BC3F54"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4A8E5BEC" wp14:editId="52694B11">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BC3F54" w:rsidRPr="00092628" w:rsidRDefault="00BC3F54"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C71BF51" wp14:editId="22C54EBC">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BC3F54" w:rsidRDefault="00BC3F54"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066A40A4" wp14:editId="353E8BDA">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BC3F54" w:rsidRDefault="00BC3F54"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3B87ED7B" wp14:editId="68AE65DE">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BC3F54" w:rsidRDefault="00BC3F54"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0586DBDB" wp14:editId="21AD0ABF">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681FEFB" wp14:editId="441FA280">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0CA9CEA3" wp14:editId="6968F74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7AE3B4EF" wp14:editId="0CA139FA">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2039D6C2" wp14:editId="65F08706">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778D402" wp14:editId="516A40F8">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744B47AD" wp14:editId="0709B309">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BC3F54" w:rsidRDefault="00BC3F54"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1A260510" wp14:editId="3F9CF168">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BC3F54" w:rsidRDefault="00BC3F54"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02E5FE46" wp14:editId="4C586E97">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BC3F54" w:rsidRDefault="00BC3F54"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5" w:name="_Ref71213479"/>
      <w:bookmarkStart w:id="96"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5"/>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6"/>
    </w:p>
    <w:p w:rsidR="00A61532" w:rsidRDefault="00A61532" w:rsidP="00A61532">
      <w:pPr>
        <w:pStyle w:val="Heading1"/>
      </w:pPr>
      <w:bookmarkStart w:id="97" w:name="_Ref75707072"/>
      <w:bookmarkStart w:id="98" w:name="_Toc77077507"/>
      <w:r>
        <w:t>Making and applying covers</w:t>
      </w:r>
      <w:bookmarkEnd w:id="97"/>
      <w:bookmarkEnd w:id="98"/>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7797624F" wp14:editId="05A35E2C">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BC3F54" w:rsidRDefault="00BC3F54">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67607FFE" wp14:editId="7C1B3472">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3AB7FF50" wp14:editId="3FCA6A51">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535D7F7D" wp14:editId="44F0C4FD">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BC3F54" w:rsidRDefault="00BC3F54">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63C1EAEF" wp14:editId="215EC88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4C401752" wp14:editId="51CB7FAD">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6EDF65A" wp14:editId="7210A0C0">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BC3F54" w:rsidRDefault="00BC3F54"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02F3DF96" wp14:editId="60D53E74">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6FC9D47D" wp14:editId="2CE9A2EB">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1A1BCD3E" wp14:editId="379D7C05">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BC3F54" w:rsidRPr="00092628" w:rsidRDefault="00BC3F54"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BC3F54" w:rsidRDefault="00BC3F54"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2FABA402" wp14:editId="66BFB28C">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63318C2F" wp14:editId="7EDBD36B">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24AA2BC" wp14:editId="1451F1AC">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BC3F54" w:rsidRPr="00092628" w:rsidRDefault="00BC3F54"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BC3F54" w:rsidRDefault="00BC3F54"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BC3F54" w:rsidRDefault="00BC3F54"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BC3F54" w:rsidRDefault="00BC3F54"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26B11220" wp14:editId="721129C4">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177C43BC" wp14:editId="153F3CC5">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BC3F54" w:rsidRDefault="00BC3F54"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360B1142" wp14:editId="61A1D396">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183F0DB1" wp14:editId="45FCFDDE">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C3F54" w:rsidRDefault="00BC3F54"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BC3F54" w:rsidRDefault="00BC3F54"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15A3FAD4" wp14:editId="4EDA4DF0">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BC3F54" w:rsidRPr="00092628" w:rsidRDefault="00BC3F54"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BC3F54" w:rsidRPr="00092628" w:rsidRDefault="00BC3F54"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99"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99"/>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0" w:name="_Ref75706970"/>
      <w:bookmarkStart w:id="101" w:name="_Toc77077508"/>
      <w:r w:rsidRPr="006F6BAF">
        <w:rPr>
          <w:sz w:val="24"/>
        </w:rPr>
        <w:t>JSON to MODS file</w:t>
      </w:r>
      <w:bookmarkEnd w:id="100"/>
      <w:bookmarkEnd w:id="101"/>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2" w:name="_Ref75644750"/>
      <w:bookmarkStart w:id="103"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2"/>
      <w:r w:rsidRPr="006F6BAF">
        <w:rPr>
          <w:sz w:val="18"/>
        </w:rPr>
        <w:t>: Examples of using JSON_to_MODS.py</w:t>
      </w:r>
      <w:bookmarkEnd w:id="103"/>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4" w:name="_Toc77077509"/>
      <w:r>
        <w:t>Example</w:t>
      </w:r>
      <w:bookmarkEnd w:id="104"/>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5" w:name="_Ref75644767"/>
      <w:bookmarkStart w:id="106"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5"/>
      <w:r w:rsidRPr="006F6BAF">
        <w:rPr>
          <w:sz w:val="18"/>
        </w:rPr>
        <w:t>: test12.json</w:t>
      </w:r>
      <w:bookmarkEnd w:id="106"/>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7" w:name="_Ref75644782"/>
      <w:bookmarkStart w:id="108"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7"/>
      <w:r w:rsidRPr="006F6BAF">
        <w:rPr>
          <w:sz w:val="18"/>
        </w:rPr>
        <w:t>: test12.mods</w:t>
      </w:r>
      <w:bookmarkEnd w:id="108"/>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27ECCF80" wp14:editId="42E116C6">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09" w:name="_Ref75644832"/>
      <w:bookmarkStart w:id="110"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09"/>
      <w:r>
        <w:rPr>
          <w:sz w:val="18"/>
        </w:rPr>
        <w:t>: T</w:t>
      </w:r>
      <w:r w:rsidRPr="006F6BAF">
        <w:rPr>
          <w:sz w:val="18"/>
        </w:rPr>
        <w:t>he import process – step 1</w:t>
      </w:r>
      <w:r>
        <w:rPr>
          <w:sz w:val="18"/>
        </w:rPr>
        <w:t xml:space="preserve"> – click on the “Import from external database” buttom on the upper right corner</w:t>
      </w:r>
      <w:bookmarkEnd w:id="110"/>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0338963" wp14:editId="642A8489">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1"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E2B7959" wp14:editId="74DB35A7">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2"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2"/>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18A63E35" wp14:editId="3CAD3884">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3" w:name="_Ref75643956"/>
      <w:bookmarkStart w:id="114"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3"/>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4"/>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5C5E01CF" wp14:editId="1D784495">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5" w:name="_Ref75644748"/>
      <w:bookmarkStart w:id="116"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5"/>
      <w:r w:rsidRPr="006F6BAF">
        <w:rPr>
          <w:sz w:val="18"/>
        </w:rPr>
        <w:t>: Imported document (part 1)</w:t>
      </w:r>
      <w:bookmarkEnd w:id="116"/>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9EBCE90" wp14:editId="56603A43">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7"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A7EEE9" wp14:editId="798540ED">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818AD9A" wp14:editId="35C896D5">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B4F3175" wp14:editId="58294BAA">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0"/>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348A3D5" wp14:editId="54C1EB82">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1"/>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E74BEDB" wp14:editId="4FCAAF39">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2"/>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DB10B7A" wp14:editId="7C122521">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3" w:name="_Ref75644749"/>
      <w:bookmarkStart w:id="124"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3"/>
      <w:r w:rsidRPr="006F6BAF">
        <w:rPr>
          <w:sz w:val="18"/>
        </w:rPr>
        <w:t>: Imported document (part 8)</w:t>
      </w:r>
      <w:r>
        <w:rPr>
          <w:sz w:val="18"/>
        </w:rPr>
        <w:t xml:space="preserve"> – the examiner is shown along with the information about the oral presentation</w:t>
      </w:r>
      <w:bookmarkEnd w:id="124"/>
    </w:p>
    <w:p w:rsidR="001C22FE" w:rsidRPr="001C22FE" w:rsidRDefault="001C22FE" w:rsidP="00621EAE">
      <w:pPr>
        <w:pStyle w:val="Heading2"/>
      </w:pPr>
      <w:bookmarkStart w:id="125" w:name="_Toc77077510"/>
      <w:r>
        <w:t>Limitations</w:t>
      </w:r>
      <w:bookmarkEnd w:id="125"/>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6" w:name="_Ref76834468"/>
      <w:bookmarkStart w:id="127" w:name="_Toc77077511"/>
      <w:r>
        <w:lastRenderedPageBreak/>
        <w:t>Limitations overcome</w:t>
      </w:r>
      <w:bookmarkEnd w:id="126"/>
      <w:bookmarkEnd w:id="127"/>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8" w:name="_Toc77077512"/>
      <w:r>
        <w:t>Entering number in series</w:t>
      </w:r>
      <w:bookmarkEnd w:id="128"/>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5F274CB6" wp14:editId="01B6C7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29" w:name="_Ref76832207"/>
      <w:bookmarkStart w:id="130" w:name="_Toc77077592"/>
      <w:r>
        <w:t xml:space="preserve">Figure </w:t>
      </w:r>
      <w:fldSimple w:instr=" SEQ Figure \* ARABIC ">
        <w:r w:rsidR="0061267A">
          <w:rPr>
            <w:noProof/>
          </w:rPr>
          <w:t>57</w:t>
        </w:r>
      </w:fldSimple>
      <w:bookmarkEnd w:id="129"/>
      <w:r>
        <w:t>: Number in series correctly entered</w:t>
      </w:r>
      <w:bookmarkEnd w:id="130"/>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1" w:name="_Ref76832224"/>
      <w:bookmarkStart w:id="132" w:name="_Toc77077593"/>
      <w:r>
        <w:t xml:space="preserve">Figure </w:t>
      </w:r>
      <w:fldSimple w:instr=" SEQ Figure \* ARABIC ">
        <w:r w:rsidR="0061267A">
          <w:rPr>
            <w:noProof/>
          </w:rPr>
          <w:t>58</w:t>
        </w:r>
      </w:fldSimple>
      <w:bookmarkEnd w:id="131"/>
      <w:r>
        <w:t>: MODS data</w:t>
      </w:r>
      <w:bookmarkEnd w:id="132"/>
    </w:p>
    <w:p w:rsidR="00621EAE" w:rsidRDefault="00621EAE" w:rsidP="00621EAE">
      <w:pPr>
        <w:pStyle w:val="Heading3"/>
      </w:pPr>
      <w:bookmarkStart w:id="133" w:name="_Toc77077513"/>
      <w:r>
        <w:t>Including KTH affiliations</w:t>
      </w:r>
      <w:bookmarkEnd w:id="133"/>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5C0A6404" wp14:editId="15ABE0A0">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4" w:name="_Ref76833414"/>
      <w:bookmarkStart w:id="135" w:name="_Toc77077594"/>
      <w:r>
        <w:t xml:space="preserve">Figure </w:t>
      </w:r>
      <w:fldSimple w:instr=" SEQ Figure \* ARABIC ">
        <w:r w:rsidR="0061267A">
          <w:rPr>
            <w:noProof/>
          </w:rPr>
          <w:t>59</w:t>
        </w:r>
      </w:fldSimple>
      <w:bookmarkEnd w:id="134"/>
      <w:r>
        <w:t>: Two KTH supervisors in different schools</w:t>
      </w:r>
      <w:bookmarkEnd w:id="135"/>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7DD50535" wp14:editId="7035AD19">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6" w:name="_Ref76833415"/>
      <w:bookmarkStart w:id="137" w:name="_Toc77077595"/>
      <w:r>
        <w:t xml:space="preserve">Figure </w:t>
      </w:r>
      <w:fldSimple w:instr=" SEQ Figure \* ARABIC ">
        <w:r w:rsidR="0061267A">
          <w:rPr>
            <w:noProof/>
          </w:rPr>
          <w:t>60</w:t>
        </w:r>
      </w:fldSimple>
      <w:bookmarkEnd w:id="136"/>
      <w:r>
        <w:t xml:space="preserve">: </w:t>
      </w:r>
      <w:r w:rsidR="00622909">
        <w:t>Third</w:t>
      </w:r>
      <w:r w:rsidR="005D4325">
        <w:t xml:space="preserve"> supervisor</w:t>
      </w:r>
      <w:bookmarkEnd w:id="137"/>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563E992F" wp14:editId="3A8778B7">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8" w:name="_Ref76833419"/>
      <w:bookmarkStart w:id="139" w:name="_Toc77077596"/>
      <w:r>
        <w:t xml:space="preserve">Figure </w:t>
      </w:r>
      <w:fldSimple w:instr=" SEQ Figure \* ARABIC ">
        <w:r w:rsidR="0061267A">
          <w:rPr>
            <w:noProof/>
          </w:rPr>
          <w:t>61</w:t>
        </w:r>
      </w:fldSimple>
      <w:bookmarkEnd w:id="138"/>
      <w:r>
        <w:t>: Examiner</w:t>
      </w:r>
      <w:bookmarkEnd w:id="139"/>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0" w:name="_Ref76833761"/>
      <w:bookmarkStart w:id="141" w:name="_Toc77077597"/>
      <w:r>
        <w:t xml:space="preserve">Figure </w:t>
      </w:r>
      <w:fldSimple w:instr=" SEQ Figure \* ARABIC ">
        <w:r w:rsidR="0061267A">
          <w:rPr>
            <w:noProof/>
          </w:rPr>
          <w:t>62</w:t>
        </w:r>
      </w:fldSimple>
      <w:bookmarkEnd w:id="140"/>
      <w:r w:rsidR="00622909">
        <w:t xml:space="preserve">: MODS data for the </w:t>
      </w:r>
      <w:r>
        <w:t>supervisors</w:t>
      </w:r>
      <w:r w:rsidR="00622909">
        <w:t xml:space="preserve"> and examiners</w:t>
      </w:r>
      <w:bookmarkEnd w:id="141"/>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2" w:name="_Ref76833762"/>
      <w:bookmarkStart w:id="143" w:name="_Toc77077598"/>
      <w:r>
        <w:t xml:space="preserve">Figure </w:t>
      </w:r>
      <w:fldSimple w:instr=" SEQ Figure \* ARABIC ">
        <w:r w:rsidR="0061267A">
          <w:rPr>
            <w:noProof/>
          </w:rPr>
          <w:t>63</w:t>
        </w:r>
      </w:fldSimple>
      <w:bookmarkEnd w:id="142"/>
      <w:r>
        <w:t xml:space="preserve">: </w:t>
      </w:r>
      <w:r w:rsidRPr="00622909">
        <w:rPr>
          <w:b/>
        </w:rPr>
        <w:t>Corporate name</w:t>
      </w:r>
      <w:r>
        <w:t xml:space="preserve"> data in MODS data for the affiliations</w:t>
      </w:r>
      <w:bookmarkEnd w:id="143"/>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4" w:name="_Ref76851950"/>
      <w:bookmarkStart w:id="145" w:name="_Toc77077599"/>
      <w:r>
        <w:t xml:space="preserve">Figure </w:t>
      </w:r>
      <w:fldSimple w:instr=" SEQ Figure \* ARABIC ">
        <w:r w:rsidR="0061267A">
          <w:rPr>
            <w:noProof/>
          </w:rPr>
          <w:t>64</w:t>
        </w:r>
      </w:fldSimple>
      <w:bookmarkEnd w:id="144"/>
      <w:r>
        <w:t>: Reduced MODS for corporate names</w:t>
      </w:r>
      <w:bookmarkEnd w:id="145"/>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A2ED9BF" wp14:editId="72646959">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6" w:name="_Ref76852136"/>
      <w:bookmarkStart w:id="147" w:name="_Toc77077600"/>
      <w:r>
        <w:t xml:space="preserve">Figure </w:t>
      </w:r>
      <w:fldSimple w:instr=" SEQ Figure \* ARABIC ">
        <w:r w:rsidR="0061267A">
          <w:rPr>
            <w:noProof/>
          </w:rPr>
          <w:t>65</w:t>
        </w:r>
      </w:fldSimple>
      <w:bookmarkEnd w:id="146"/>
      <w:r>
        <w:t>: The two supervisors with the reduced MODS for corporate names</w:t>
      </w:r>
      <w:bookmarkEnd w:id="147"/>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112A6A01" wp14:editId="233166C8">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8" w:name="_Ref76852137"/>
      <w:bookmarkStart w:id="149" w:name="_Toc77077601"/>
      <w:r>
        <w:t xml:space="preserve">Figure </w:t>
      </w:r>
      <w:fldSimple w:instr=" SEQ Figure \* ARABIC ">
        <w:r w:rsidR="0061267A">
          <w:rPr>
            <w:noProof/>
          </w:rPr>
          <w:t>66</w:t>
        </w:r>
      </w:fldSimple>
      <w:bookmarkEnd w:id="148"/>
      <w:r>
        <w:t>: The examiner with the reduced MODS for corporate names</w:t>
      </w:r>
      <w:bookmarkEnd w:id="149"/>
    </w:p>
    <w:p w:rsidR="0097579F" w:rsidRPr="006F6BAF" w:rsidRDefault="0097579F" w:rsidP="0097579F">
      <w:pPr>
        <w:pStyle w:val="Heading1"/>
        <w:rPr>
          <w:sz w:val="24"/>
        </w:rPr>
      </w:pPr>
      <w:bookmarkStart w:id="150" w:name="_Toc77077514"/>
      <w:bookmarkStart w:id="151" w:name="_Ref74220471"/>
      <w:r>
        <w:rPr>
          <w:sz w:val="24"/>
        </w:rPr>
        <w:t>Some</w:t>
      </w:r>
      <w:r w:rsidRPr="006F6BAF">
        <w:rPr>
          <w:sz w:val="24"/>
        </w:rPr>
        <w:t xml:space="preserve"> enhancements</w:t>
      </w:r>
      <w:bookmarkEnd w:id="150"/>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2" w:name="_Ref74833522"/>
      <w:bookmarkStart w:id="153" w:name="_Toc77077515"/>
      <w:r w:rsidRPr="006F6BAF">
        <w:rPr>
          <w:sz w:val="24"/>
        </w:rPr>
        <w:t>Enhancements to template and supporting programs</w:t>
      </w:r>
      <w:bookmarkEnd w:id="152"/>
      <w:bookmarkEnd w:id="153"/>
    </w:p>
    <w:p w:rsidR="0097579F" w:rsidRPr="006F6BAF" w:rsidRDefault="0097579F" w:rsidP="0097579F">
      <w:pPr>
        <w:pStyle w:val="BodyText"/>
        <w:rPr>
          <w:sz w:val="20"/>
        </w:rPr>
      </w:pPr>
      <w:r w:rsidRPr="006F6BAF">
        <w:rPr>
          <w:sz w:val="20"/>
        </w:rPr>
        <w:t xml:space="preserve">Add better support for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4" w:name="_Ref74833525"/>
      <w:bookmarkStart w:id="155" w:name="_Toc77077516"/>
      <w:r w:rsidRPr="006F6BAF">
        <w:rPr>
          <w:sz w:val="24"/>
        </w:rPr>
        <w:t>Better support for mathematical expressions</w:t>
      </w:r>
      <w:bookmarkEnd w:id="154"/>
      <w:r w:rsidRPr="006F6BAF">
        <w:rPr>
          <w:sz w:val="24"/>
        </w:rPr>
        <w:t xml:space="preserve"> in abstracts</w:t>
      </w:r>
      <w:bookmarkEnd w:id="155"/>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6" w:name="_Toc77077517"/>
      <w:r w:rsidRPr="006F6BAF">
        <w:rPr>
          <w:sz w:val="20"/>
        </w:rPr>
        <w:t>Better support for mathematics in Canvas course announcement and course calendar</w:t>
      </w:r>
      <w:bookmarkEnd w:id="156"/>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7" w:name="_Ref74925456"/>
      <w:bookmarkStart w:id="158"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7"/>
      <w:r w:rsidRPr="006F6BAF">
        <w:rPr>
          <w:sz w:val="18"/>
        </w:rPr>
        <w:t>: Commands to produce the JSON and make the calendar entries and announcement</w:t>
      </w:r>
      <w:bookmarkEnd w:id="158"/>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940C5E5" wp14:editId="04F4C7B9">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59" w:name="_Ref74917473"/>
      <w:bookmarkStart w:id="160"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59"/>
      <w:r w:rsidRPr="006F6BAF">
        <w:rPr>
          <w:sz w:val="18"/>
        </w:rPr>
        <w:t>: Examples of equations in an announcement</w:t>
      </w:r>
      <w:bookmarkEnd w:id="160"/>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3D9EBC67" wp14:editId="0DAE9E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1" w:name="_Ref75341552"/>
      <w:bookmarkStart w:id="162"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1"/>
      <w:r w:rsidRPr="006F6BAF">
        <w:rPr>
          <w:sz w:val="18"/>
        </w:rPr>
        <w:t>: Announcement summary</w:t>
      </w:r>
      <w:bookmarkEnd w:id="162"/>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7EF40762" wp14:editId="72CC46C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3" w:name="_Ref75341568"/>
      <w:bookmarkStart w:id="164"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3"/>
      <w:r w:rsidRPr="006F6BAF">
        <w:rPr>
          <w:sz w:val="18"/>
        </w:rPr>
        <w:t>: Announcement with equation</w:t>
      </w:r>
      <w:bookmarkEnd w:id="164"/>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5" w:name="_Ref75341581"/>
      <w:bookmarkStart w:id="166"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5"/>
      <w:r w:rsidRPr="006F6BAF">
        <w:rPr>
          <w:sz w:val="18"/>
        </w:rPr>
        <w:t>: HTML for the announcement</w:t>
      </w:r>
      <w:bookmarkEnd w:id="166"/>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7" w:name="_Ref76835044"/>
      <w:bookmarkStart w:id="168"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7"/>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8"/>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21C4ADE5" wp14:editId="114FDD12">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69" w:name="_Ref76835389"/>
      <w:bookmarkStart w:id="170" w:name="_Toc77077608"/>
      <w:r>
        <w:t xml:space="preserve">Figure </w:t>
      </w:r>
      <w:fldSimple w:instr=" SEQ Figure \* ARABIC ">
        <w:r w:rsidR="0061267A">
          <w:rPr>
            <w:noProof/>
          </w:rPr>
          <w:t>73</w:t>
        </w:r>
      </w:fldSimple>
      <w:bookmarkEnd w:id="169"/>
      <w:r>
        <w:t>: Thex screenshot mentioned above</w:t>
      </w:r>
      <w:bookmarkEnd w:id="170"/>
    </w:p>
    <w:p w:rsidR="0097579F" w:rsidRPr="006F6BAF" w:rsidRDefault="0097579F" w:rsidP="0097579F">
      <w:pPr>
        <w:pStyle w:val="Heading3"/>
        <w:rPr>
          <w:sz w:val="20"/>
        </w:rPr>
      </w:pPr>
      <w:bookmarkStart w:id="171" w:name="_Ref74925430"/>
      <w:bookmarkStart w:id="172" w:name="_Toc77077518"/>
      <w:r w:rsidRPr="006F6BAF">
        <w:rPr>
          <w:sz w:val="20"/>
        </w:rPr>
        <w:t>Better support for mathematics in Cortina</w:t>
      </w:r>
      <w:bookmarkEnd w:id="171"/>
      <w:bookmarkEnd w:id="172"/>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3FE0BBD4" wp14:editId="2B928803">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3" w:name="_Ref74925079"/>
      <w:bookmarkStart w:id="174"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3"/>
      <w:r w:rsidRPr="006F6BAF">
        <w:rPr>
          <w:sz w:val="18"/>
        </w:rPr>
        <w:t>: Equations in Cortina claendar entry</w:t>
      </w:r>
      <w:bookmarkEnd w:id="174"/>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78A652" wp14:editId="4291595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5" w:name="_Ref74925082"/>
      <w:bookmarkStart w:id="176"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5"/>
      <w:r w:rsidRPr="006F6BAF">
        <w:rPr>
          <w:sz w:val="18"/>
        </w:rPr>
        <w:t>: Zoom in on part of the Cortinal calendar entry</w:t>
      </w:r>
      <w:bookmarkEnd w:id="176"/>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D1DA90F" wp14:editId="55EB9CB5">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7" w:name="_Ref74925084"/>
      <w:bookmarkStart w:id="178"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7"/>
      <w:r w:rsidRPr="006F6BAF">
        <w:rPr>
          <w:sz w:val="18"/>
        </w:rPr>
        <w:t>: Zoom in on lower part of the Cortinal calendar entry</w:t>
      </w:r>
      <w:bookmarkEnd w:id="178"/>
    </w:p>
    <w:p w:rsidR="0097579F" w:rsidRPr="006F6BAF" w:rsidRDefault="0097579F" w:rsidP="0097579F">
      <w:pPr>
        <w:pStyle w:val="BodyText"/>
        <w:rPr>
          <w:sz w:val="20"/>
        </w:rPr>
      </w:pPr>
    </w:p>
    <w:p w:rsidR="0097579F" w:rsidRPr="006F6BAF" w:rsidRDefault="0097579F" w:rsidP="0097579F">
      <w:pPr>
        <w:pStyle w:val="Heading3"/>
        <w:rPr>
          <w:sz w:val="20"/>
        </w:rPr>
      </w:pPr>
      <w:bookmarkStart w:id="179" w:name="_Toc77077519"/>
      <w:r w:rsidRPr="006F6BAF">
        <w:rPr>
          <w:sz w:val="20"/>
        </w:rPr>
        <w:t>Support for mathematics in DiVA</w:t>
      </w:r>
      <w:bookmarkEnd w:id="179"/>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0" w:name="_Ref75013971"/>
      <w:bookmarkStart w:id="181" w:name="_Toc77077520"/>
      <w:r w:rsidRPr="006F6BAF">
        <w:rPr>
          <w:sz w:val="24"/>
        </w:rPr>
        <w:t>Acronyms in abstracts</w:t>
      </w:r>
      <w:bookmarkEnd w:id="180"/>
      <w:bookmarkEnd w:id="181"/>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2" w:name="_Ref75014364"/>
      <w:bookmarkStart w:id="183"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2"/>
      <w:r w:rsidRPr="006F6BAF">
        <w:rPr>
          <w:sz w:val="18"/>
        </w:rPr>
        <w:t>: Specifying acronyms file</w:t>
      </w:r>
      <w:bookmarkEnd w:id="183"/>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4" w:name="_Ref75014520"/>
      <w:bookmarkStart w:id="185" w:name="_Toc77077521"/>
      <w:r w:rsidRPr="006F6BAF">
        <w:rPr>
          <w:sz w:val="24"/>
        </w:rPr>
        <w:lastRenderedPageBreak/>
        <w:t>URLs in abstracts</w:t>
      </w:r>
      <w:bookmarkEnd w:id="184"/>
      <w:bookmarkEnd w:id="185"/>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6" w:name="_Ref75015560"/>
      <w:bookmarkStart w:id="187" w:name="_Toc77077522"/>
      <w:r w:rsidRPr="006F6BAF">
        <w:rPr>
          <w:sz w:val="24"/>
        </w:rPr>
        <w:t>Getting the PDF from a Canvas assignment and optionally extracting JSON</w:t>
      </w:r>
      <w:bookmarkEnd w:id="186"/>
      <w:bookmarkEnd w:id="187"/>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8" w:name="_Ref75015189"/>
      <w:bookmarkStart w:id="189"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8"/>
      <w:r w:rsidRPr="006F6BAF">
        <w:rPr>
          <w:sz w:val="18"/>
        </w:rPr>
        <w:t>: get_PDF_submission program</w:t>
      </w:r>
      <w:bookmarkEnd w:id="189"/>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0" w:name="_Toc77077523"/>
      <w:r w:rsidRPr="006F6BAF">
        <w:rPr>
          <w:sz w:val="24"/>
        </w:rPr>
        <w:t>Support for new cover</w:t>
      </w:r>
      <w:bookmarkEnd w:id="190"/>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1" w:name="_Ref75448419"/>
      <w:bookmarkStart w:id="192"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1"/>
      <w:r w:rsidRPr="006F6BAF">
        <w:rPr>
          <w:sz w:val="18"/>
        </w:rPr>
        <w:t>: New fill_in_template.py program</w:t>
      </w:r>
      <w:bookmarkEnd w:id="192"/>
    </w:p>
    <w:p w:rsidR="00722023" w:rsidRDefault="0097579F" w:rsidP="0097579F">
      <w:pPr>
        <w:pStyle w:val="BodyText"/>
        <w:rPr>
          <w:sz w:val="20"/>
        </w:rPr>
      </w:pPr>
      <w:r w:rsidRPr="006F6BAF">
        <w:rPr>
          <w:sz w:val="20"/>
        </w:rPr>
        <w:t xml:space="preserve">Note that the new template is </w:t>
      </w:r>
      <w:r w:rsidR="000476E9">
        <w:rPr>
          <w:sz w:val="20"/>
        </w:rPr>
        <w:t>not</w:t>
      </w:r>
      <w:r w:rsidRPr="006F6BAF">
        <w:rPr>
          <w:sz w:val="20"/>
        </w:rPr>
        <w:t xml:space="preserve">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w:t>
      </w:r>
      <w:r w:rsidR="000476E9">
        <w:rPr>
          <w:sz w:val="20"/>
        </w:rPr>
        <w:t xml:space="preserve"> </w:t>
      </w:r>
      <w:r>
        <w:rPr>
          <w:sz w:val="20"/>
        </w:rPr>
        <w:t>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addr</w:t>
      </w:r>
      <w:r w:rsidR="000476E9">
        <w:rPr>
          <w:sz w:val="20"/>
        </w:rPr>
        <w:t>essed the problem of making these fonts</w:t>
      </w:r>
      <w:r w:rsidR="005B347B">
        <w:rPr>
          <w:sz w:val="20"/>
        </w:rPr>
        <w:t xml:space="preserve"> available from within LaTeX (for the 1</w:t>
      </w:r>
      <w:r w:rsidR="005B347B" w:rsidRPr="005B347B">
        <w:rPr>
          <w:sz w:val="20"/>
          <w:vertAlign w:val="superscript"/>
        </w:rPr>
        <w:t>st</w:t>
      </w:r>
      <w:r w:rsidR="005B347B">
        <w:rPr>
          <w:sz w:val="20"/>
        </w:rPr>
        <w:t xml:space="preserve"> alternative) </w:t>
      </w:r>
      <w:r w:rsidR="000476E9">
        <w:rPr>
          <w:sz w:val="20"/>
        </w:rPr>
        <w:t>and made a small demonstration of this</w:t>
      </w:r>
      <w:r w:rsidR="000476E9">
        <w:rPr>
          <w:rStyle w:val="FootnoteReference"/>
          <w:sz w:val="20"/>
        </w:rPr>
        <w:footnoteReference w:id="3"/>
      </w:r>
      <w:r w:rsidR="000476E9">
        <w:rPr>
          <w:sz w:val="20"/>
        </w:rPr>
        <w:t>. Unfortunately, I do not yet</w:t>
      </w:r>
      <w:r w:rsidR="005B347B">
        <w:rPr>
          <w:sz w:val="20"/>
        </w:rPr>
        <w:t xml:space="preserve"> understand the font metrics enough to write the code for the 2</w:t>
      </w:r>
      <w:r w:rsidR="005B347B" w:rsidRPr="005B347B">
        <w:rPr>
          <w:sz w:val="20"/>
          <w:vertAlign w:val="superscript"/>
        </w:rPr>
        <w:t>nd</w:t>
      </w:r>
      <w:r w:rsidR="005B347B">
        <w:rPr>
          <w:sz w:val="20"/>
        </w:rPr>
        <w:t xml:space="preserve"> alternative</w:t>
      </w:r>
      <w:r w:rsidR="000476E9">
        <w:rPr>
          <w:sz w:val="20"/>
        </w:rPr>
        <w:t xml:space="preserve"> nor do I think it is worth doing this since this is just what a text formatting system does</w:t>
      </w:r>
      <w:r w:rsidR="005B347B">
        <w:rPr>
          <w:sz w:val="20"/>
        </w:rPr>
        <w:t>.</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3" w:name="_Ref75707496"/>
      <w:bookmarkStart w:id="194" w:name="_Toc77077524"/>
      <w:r w:rsidRPr="006F6BAF">
        <w:rPr>
          <w:sz w:val="24"/>
        </w:rPr>
        <w:lastRenderedPageBreak/>
        <w:t>Accessibility</w:t>
      </w:r>
      <w:bookmarkEnd w:id="151"/>
      <w:bookmarkEnd w:id="193"/>
      <w:bookmarkEnd w:id="194"/>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5" w:name="_Toc77077525"/>
      <w:r w:rsidRPr="006F6BAF">
        <w:rPr>
          <w:sz w:val="24"/>
        </w:rPr>
        <w:t>Calendar entries</w:t>
      </w:r>
      <w:bookmarkEnd w:id="195"/>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4"/>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6" w:name="_Toc77077526"/>
      <w:r w:rsidRPr="006F6BAF">
        <w:rPr>
          <w:sz w:val="24"/>
        </w:rPr>
        <w:t>Cover and PDF file</w:t>
      </w:r>
      <w:bookmarkEnd w:id="196"/>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7" w:name="_Toc77077527"/>
      <w:r w:rsidRPr="006F6BAF">
        <w:rPr>
          <w:sz w:val="24"/>
        </w:rPr>
        <w:t>Template itself</w:t>
      </w:r>
      <w:bookmarkEnd w:id="197"/>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8" w:name="_Toc77077528"/>
      <w:r w:rsidRPr="006F6BAF">
        <w:rPr>
          <w:sz w:val="24"/>
        </w:rPr>
        <w:t>Improving accessibility</w:t>
      </w:r>
      <w:bookmarkEnd w:id="198"/>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199" w:name="_Toc77077529"/>
      <w:r w:rsidRPr="006F6BAF">
        <w:rPr>
          <w:sz w:val="24"/>
        </w:rPr>
        <w:t>The structure of the template and the report</w:t>
      </w:r>
      <w:bookmarkEnd w:id="199"/>
    </w:p>
    <w:p w:rsidR="006463F5" w:rsidRPr="006F6BAF" w:rsidRDefault="006463F5" w:rsidP="006463F5">
      <w:pPr>
        <w:pStyle w:val="BodyText"/>
        <w:rPr>
          <w:sz w:val="20"/>
        </w:rPr>
      </w:pPr>
      <w:r w:rsidRPr="006F6BAF">
        <w:rPr>
          <w:sz w:val="20"/>
        </w:rPr>
        <w:t>The report in</w:t>
      </w:r>
      <w:r w:rsidR="000476E9">
        <w:rPr>
          <w:sz w:val="20"/>
        </w:rPr>
        <w:t xml:space="preserve"> i</w:t>
      </w:r>
      <w:r w:rsidRPr="006F6BAF">
        <w:rPr>
          <w:sz w:val="20"/>
        </w:rPr>
        <w:t>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4AE7BA0C" wp14:editId="36D94696">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0" w:name="_Ref73951934"/>
      <w:bookmarkStart w:id="201"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0"/>
      <w:r w:rsidRPr="006F6BAF">
        <w:rPr>
          <w:sz w:val="18"/>
        </w:rPr>
        <w:t>: Files and folders in Overleaf template</w:t>
      </w:r>
      <w:bookmarkEnd w:id="201"/>
    </w:p>
    <w:p w:rsidR="004C3E86" w:rsidRDefault="004C3E86" w:rsidP="004C3E86">
      <w:pPr>
        <w:pStyle w:val="Heading1"/>
      </w:pPr>
      <w:bookmarkStart w:id="202" w:name="_Toc77077530"/>
      <w:r>
        <w:t>Generating LaTeX commands for in the student’s thesis source file</w:t>
      </w:r>
      <w:bookmarkEnd w:id="202"/>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3" w:name="_Ref75774810"/>
      <w:bookmarkStart w:id="204" w:name="_Toc77077616"/>
      <w:r>
        <w:t xml:space="preserve">Figure </w:t>
      </w:r>
      <w:fldSimple w:instr=" SEQ Figure \* ARABIC ">
        <w:r w:rsidR="0061267A">
          <w:rPr>
            <w:noProof/>
          </w:rPr>
          <w:t>81</w:t>
        </w:r>
      </w:fldSimple>
      <w:bookmarkEnd w:id="203"/>
      <w:r>
        <w:t>: Generating LaTeX commands for a student author</w:t>
      </w:r>
      <w:bookmarkEnd w:id="204"/>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5" w:name="_Ref75779817"/>
      <w:bookmarkStart w:id="206" w:name="_Toc77077617"/>
      <w:r>
        <w:t xml:space="preserve">Figure </w:t>
      </w:r>
      <w:fldSimple w:instr=" SEQ Figure \* ARABIC ">
        <w:r w:rsidR="0061267A">
          <w:rPr>
            <w:noProof/>
          </w:rPr>
          <w:t>82</w:t>
        </w:r>
      </w:fldSimple>
      <w:bookmarkEnd w:id="205"/>
      <w:r>
        <w:t>: Generating the LaTeX data for the second author (in the case of a 1st cycle thesis)</w:t>
      </w:r>
      <w:bookmarkEnd w:id="206"/>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7" w:name="_Ref75781129"/>
      <w:bookmarkStart w:id="208" w:name="_Toc77077618"/>
      <w:r>
        <w:t xml:space="preserve">Figure </w:t>
      </w:r>
      <w:fldSimple w:instr=" SEQ Figure \* ARABIC ">
        <w:r w:rsidR="0061267A">
          <w:rPr>
            <w:noProof/>
          </w:rPr>
          <w:t>83</w:t>
        </w:r>
      </w:fldSimple>
      <w:bookmarkEnd w:id="207"/>
      <w:r>
        <w:t>: Attempting to generate a 2nd author for a 2nd cycle thesis</w:t>
      </w:r>
      <w:bookmarkEnd w:id="208"/>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09" w:name="_Ref75774811"/>
      <w:bookmarkStart w:id="210" w:name="_Toc77077619"/>
      <w:r>
        <w:t xml:space="preserve">Figure </w:t>
      </w:r>
      <w:fldSimple w:instr=" SEQ Figure \* ARABIC ">
        <w:r w:rsidR="0061267A">
          <w:rPr>
            <w:noProof/>
          </w:rPr>
          <w:t>84</w:t>
        </w:r>
      </w:fldSimple>
      <w:bookmarkEnd w:id="209"/>
      <w:r>
        <w:t>: Generating LaTeX commands for a supervisor</w:t>
      </w:r>
      <w:bookmarkEnd w:id="210"/>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1" w:name="_Ref75774812"/>
      <w:bookmarkStart w:id="212" w:name="_Toc77077620"/>
      <w:r>
        <w:t xml:space="preserve">Figure </w:t>
      </w:r>
      <w:fldSimple w:instr=" SEQ Figure \* ARABIC ">
        <w:r w:rsidR="0061267A">
          <w:rPr>
            <w:noProof/>
          </w:rPr>
          <w:t>85</w:t>
        </w:r>
      </w:fldSimple>
      <w:bookmarkEnd w:id="211"/>
      <w:r>
        <w:t>: Generating LaTeX commands for the examiner</w:t>
      </w:r>
      <w:bookmarkEnd w:id="212"/>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3" w:name="_Toc77077531"/>
      <w:r w:rsidRPr="006F6BAF">
        <w:rPr>
          <w:sz w:val="24"/>
        </w:rPr>
        <w:t>Alternative way of inserting the covers</w:t>
      </w:r>
      <w:bookmarkEnd w:id="213"/>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4" w:name="_Ref75446881"/>
      <w:bookmarkStart w:id="215"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4"/>
      <w:r w:rsidR="000A6A3E">
        <w:rPr>
          <w:sz w:val="18"/>
        </w:rPr>
        <w:t>:</w:t>
      </w:r>
      <w:r w:rsidRPr="006F6BAF">
        <w:rPr>
          <w:sz w:val="18"/>
        </w:rPr>
        <w:t xml:space="preserve"> Inseert this include file either in the main text document or the includes.tex file</w:t>
      </w:r>
      <w:bookmarkEnd w:id="215"/>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6" w:name="_Ref75446882"/>
      <w:bookmarkStart w:id="217"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6"/>
      <w:r w:rsidR="000A6A3E">
        <w:rPr>
          <w:sz w:val="18"/>
        </w:rPr>
        <w:t>:</w:t>
      </w:r>
      <w:r w:rsidRPr="006F6BAF">
        <w:rPr>
          <w:sz w:val="18"/>
        </w:rPr>
        <w:t xml:space="preserve"> Insert the front cover before the title page</w:t>
      </w:r>
      <w:bookmarkEnd w:id="217"/>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8" w:name="_Ref75446883"/>
      <w:bookmarkStart w:id="219"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8"/>
      <w:r w:rsidR="000A6A3E">
        <w:rPr>
          <w:sz w:val="18"/>
        </w:rPr>
        <w:t>:</w:t>
      </w:r>
      <w:r w:rsidRPr="006F6BAF">
        <w:rPr>
          <w:sz w:val="18"/>
        </w:rPr>
        <w:t xml:space="preserve"> Insert the back cover page before the For DIVA section</w:t>
      </w:r>
      <w:bookmarkEnd w:id="219"/>
    </w:p>
    <w:p w:rsidR="0061267A" w:rsidRDefault="0061267A" w:rsidP="0061267A">
      <w:pPr>
        <w:pStyle w:val="Heading1"/>
      </w:pPr>
      <w:bookmarkStart w:id="220" w:name="_Ref77247938"/>
      <w:r>
        <w:t>JSON_to</w:t>
      </w:r>
      <w:r w:rsidR="00D428CE">
        <w:t>_ladok</w:t>
      </w:r>
      <w:r>
        <w:t>.py</w:t>
      </w:r>
      <w:bookmarkEnd w:id="220"/>
    </w:p>
    <w:p w:rsidR="0061267A" w:rsidRDefault="0061267A" w:rsidP="00BA217F">
      <w:pPr>
        <w:pStyle w:val="BodyText"/>
      </w:pPr>
      <w:proofErr w:type="gramStart"/>
      <w:r>
        <w:t xml:space="preserve">As part of </w:t>
      </w:r>
      <w:r w:rsidR="000C2B45">
        <w:t>the effort to be able to minimiz</w:t>
      </w:r>
      <w:r>
        <w:t>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w:t>
      </w:r>
      <w:r w:rsidRPr="000C2B45">
        <w:rPr>
          <w:rStyle w:val="HTMLCode"/>
        </w:rPr>
        <w:t>'KravPaProjekttitel'</w:t>
      </w:r>
      <w:r>
        <w:t xml:space="preserve">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0C2B45" w:rsidP="00BA217F">
      <w:pPr>
        <w:pStyle w:val="BodyText"/>
      </w:pPr>
      <w:r>
        <w:t>Note that this program uses the ladok3 python library but extends it with some features that are not (yet) in the library. It should be regarded as very much a work in progress.</w:t>
      </w: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w:t>
            </w:r>
            <w:r w:rsidR="00D428CE">
              <w:t>ladok</w:t>
            </w:r>
            <w:r>
              <w:t>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w:t>
            </w:r>
            <w:r w:rsidR="00D428CE">
              <w:t>ladok</w:t>
            </w:r>
            <w:r>
              <w:t>.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w:t>
            </w:r>
            <w:r w:rsidR="00D428CE">
              <w:t xml:space="preserve"> ladok</w:t>
            </w:r>
            <w:r>
              <w:t>.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w:t>
            </w:r>
            <w:r w:rsidR="00D428CE">
              <w:t xml:space="preserve"> ladok</w:t>
            </w:r>
            <w:r>
              <w:t>.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712044" w:rsidRDefault="0061267A" w:rsidP="00817143">
      <w:pPr>
        <w:pStyle w:val="Caption"/>
      </w:pPr>
      <w:bookmarkStart w:id="221" w:name="_Ref77188401"/>
      <w:r>
        <w:t xml:space="preserve">Figure </w:t>
      </w:r>
      <w:fldSimple w:instr=" SEQ Figure \* ARABIC ">
        <w:r>
          <w:rPr>
            <w:noProof/>
          </w:rPr>
          <w:t>107</w:t>
        </w:r>
      </w:fldSimple>
      <w:bookmarkEnd w:id="221"/>
      <w:r>
        <w:t xml:space="preserve">: Using </w:t>
      </w:r>
      <w:proofErr w:type="gramStart"/>
      <w:r>
        <w:t>th</w:t>
      </w:r>
      <w:proofErr w:type="gramEnd"/>
      <w:r>
        <w:t xml:space="preserve"> extracted JSON to produce a LADOK entry</w:t>
      </w:r>
    </w:p>
    <w:p w:rsidR="00817143" w:rsidRPr="00817143" w:rsidRDefault="00817143" w:rsidP="00817143">
      <w:pPr>
        <w:pStyle w:val="Heading1"/>
      </w:pPr>
      <w:r>
        <w:lastRenderedPageBreak/>
        <w:t>The big picture</w:t>
      </w:r>
    </w:p>
    <w:p w:rsidR="00712044" w:rsidRDefault="00712044" w:rsidP="00712044">
      <w:pPr>
        <w:pStyle w:val="BodyText"/>
      </w:pPr>
      <w:r>
        <w:fldChar w:fldCharType="begin"/>
      </w:r>
      <w:r>
        <w:instrText xml:space="preserve"> REF _Ref77502903 \h </w:instrText>
      </w:r>
      <w:r>
        <w:fldChar w:fldCharType="separate"/>
      </w:r>
      <w:r>
        <w:t xml:space="preserve">Table </w:t>
      </w:r>
      <w:r>
        <w:rPr>
          <w:noProof/>
        </w:rPr>
        <w:t>1</w:t>
      </w:r>
      <w:r>
        <w:fldChar w:fldCharType="end"/>
      </w:r>
      <w:r>
        <w:t xml:space="preserve"> shows the relationship between the information and the programs that use it. The sections highlighted in yellow are optional. For example, only 1</w:t>
      </w:r>
      <w:r w:rsidRPr="00AA0FC2">
        <w:rPr>
          <w:vertAlign w:val="superscript"/>
        </w:rPr>
        <w:t>st</w:t>
      </w:r>
      <w:r>
        <w:t xml:space="preserve"> cycle theses will have a second author. While all theses will have one supervisor, some may have more (the programs support up to 10). The assumption is that there is a single examiner, but there is the ability to add more (this also requires modifying the programs that use this information). Not every project involves external cooperation – note also that while the MODS program writes out this information the DiVA import does not import this information.</w:t>
      </w:r>
    </w:p>
    <w:p w:rsidR="00712044" w:rsidRDefault="00712044" w:rsidP="00712044">
      <w:pPr>
        <w:pStyle w:val="BodyText"/>
      </w:pPr>
      <w:r>
        <w:t xml:space="preserve">Individuals can be associated with KTH, in this case they have a </w:t>
      </w:r>
      <w:r w:rsidRPr="008E3944">
        <w:rPr>
          <w:rStyle w:val="HTMLCode"/>
        </w:rPr>
        <w:t>Local User Id</w:t>
      </w:r>
      <w:r>
        <w:t xml:space="preserve"> and an </w:t>
      </w:r>
      <w:r w:rsidRPr="008E3944">
        <w:rPr>
          <w:rStyle w:val="HTMLCode"/>
        </w:rPr>
        <w:t>organisation</w:t>
      </w:r>
      <w:r>
        <w:t xml:space="preserve"> element (with the implicit top level (L0) being KTH)). The organization levels of L1 == school and L2 == Department. It is possible to extend this farther, but the programs currently only support L1 and L2. The </w:t>
      </w:r>
      <w:r w:rsidRPr="008E3944">
        <w:rPr>
          <w:rStyle w:val="HTMLCode"/>
        </w:rPr>
        <w:t>Title</w:t>
      </w:r>
      <w:r>
        <w:t xml:space="preserve"> and </w:t>
      </w:r>
      <w:r w:rsidRPr="008E3944">
        <w:rPr>
          <w:rStyle w:val="HTMLCode"/>
        </w:rPr>
        <w:t>Alternative title</w:t>
      </w:r>
      <w:r>
        <w:t xml:space="preserve"> fields are used to support the English and Swedish title (or visa versa) – similarly the abstracts &amp; keywords must include English and Swedish – versions with support for abstracts &amp; keywords in many languages. Note that </w:t>
      </w:r>
      <w:r w:rsidRPr="00D346F8">
        <w:rPr>
          <w:rStyle w:val="HTMLCode"/>
        </w:rPr>
        <w:t>Credits</w:t>
      </w:r>
      <w:r>
        <w:t xml:space="preserve"> </w:t>
      </w:r>
      <w:r w:rsidRPr="00D346F8">
        <w:rPr>
          <w:b/>
        </w:rPr>
        <w:t>must</w:t>
      </w:r>
      <w:r>
        <w:t xml:space="preserve"> be given to one decimal place.</w:t>
      </w:r>
    </w:p>
    <w:p w:rsidR="00712044" w:rsidRDefault="00712044" w:rsidP="00712044">
      <w:pPr>
        <w:pStyle w:val="BodyText"/>
      </w:pPr>
      <w:proofErr w:type="gramStart"/>
      <w:r>
        <w:t>Note that would be very rare that the examiner is from outside of KTH but this should (probably) be supported.</w:t>
      </w:r>
      <w:proofErr w:type="gramEnd"/>
      <w:r>
        <w:t xml:space="preserve"> Where a school should be specified one can use \</w:t>
      </w:r>
      <w:proofErr w:type="gramStart"/>
      <w:r>
        <w:t>schoolAcronym{</w:t>
      </w:r>
      <w:proofErr w:type="gramEnd"/>
      <w:r>
        <w:t>xxxx}</w:t>
      </w:r>
      <w:r w:rsidR="00817143">
        <w:t>.</w:t>
      </w:r>
    </w:p>
    <w:p w:rsidR="00EC738B" w:rsidRDefault="00EC738B" w:rsidP="00712044">
      <w:pPr>
        <w:pStyle w:val="BodyText"/>
      </w:pPr>
      <w:r>
        <w:t xml:space="preserve">The Canvas course room’s course_id is often an argument to the programs. One reason for this is to publish the announcement in the correct course room and calendar. Another reason for this is to be able to use the information in course room to translate a local user ID (i.e. a kthid) to an integration ID (i.e., a LADOK </w:t>
      </w:r>
      <w:r w:rsidR="00DA4BC0">
        <w:t>user ID).</w:t>
      </w:r>
    </w:p>
    <w:p w:rsidR="00712044" w:rsidRDefault="00712044" w:rsidP="00712044">
      <w:pPr>
        <w:pStyle w:val="Caption"/>
        <w:keepNext/>
      </w:pPr>
      <w:bookmarkStart w:id="222" w:name="_Ref77502903"/>
      <w:r>
        <w:lastRenderedPageBreak/>
        <w:t xml:space="preserve">Table </w:t>
      </w:r>
      <w:fldSimple w:instr=" SEQ Table \* ARABIC ">
        <w:r>
          <w:rPr>
            <w:noProof/>
          </w:rPr>
          <w:t>1</w:t>
        </w:r>
      </w:fldSimple>
      <w:bookmarkEnd w:id="222"/>
      <w:r w:rsidR="00EC738B">
        <w:t>: Inform</w:t>
      </w:r>
      <w:r>
        <w:t>ation and how it is used</w:t>
      </w:r>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486078" w:rsidTr="00EC738B">
        <w:trPr>
          <w:cantSplit/>
          <w:trHeight w:val="1418"/>
        </w:trPr>
        <w:tc>
          <w:tcPr>
            <w:tcW w:w="1106" w:type="dxa"/>
            <w:tcBorders>
              <w:bottom w:val="single" w:sz="18" w:space="0" w:color="auto"/>
            </w:tcBorders>
            <w:vAlign w:val="center"/>
          </w:tcPr>
          <w:p w:rsidR="00712044" w:rsidRPr="00DD4E93" w:rsidRDefault="00712044" w:rsidP="00817143">
            <w:pPr>
              <w:pStyle w:val="Tablcellssmall"/>
              <w:jc w:val="center"/>
            </w:pPr>
            <w:r w:rsidRPr="00DD4E93">
              <w:t>Top level</w:t>
            </w:r>
          </w:p>
        </w:tc>
        <w:tc>
          <w:tcPr>
            <w:tcW w:w="1216" w:type="dxa"/>
            <w:tcBorders>
              <w:bottom w:val="single" w:sz="18" w:space="0" w:color="auto"/>
            </w:tcBorders>
            <w:vAlign w:val="center"/>
          </w:tcPr>
          <w:p w:rsidR="00712044" w:rsidRPr="00DD4E93" w:rsidRDefault="00712044" w:rsidP="00817143">
            <w:pPr>
              <w:pStyle w:val="Tablcellssmall"/>
              <w:jc w:val="center"/>
            </w:pPr>
            <w:r w:rsidRPr="00DD4E93">
              <w:t>elements</w:t>
            </w:r>
          </w:p>
        </w:tc>
        <w:tc>
          <w:tcPr>
            <w:tcW w:w="602" w:type="dxa"/>
            <w:tcBorders>
              <w:bottom w:val="single" w:sz="18" w:space="0" w:color="auto"/>
            </w:tcBorders>
            <w:textDirection w:val="btLr"/>
            <w:vAlign w:val="center"/>
          </w:tcPr>
          <w:p w:rsidR="00712044" w:rsidRPr="00DD4E93" w:rsidRDefault="00712044" w:rsidP="00EC738B">
            <w:pPr>
              <w:pStyle w:val="Tablcellssmall"/>
              <w:jc w:val="center"/>
            </w:pPr>
            <w:r w:rsidRPr="00DD4E93">
              <w:t>subelements</w:t>
            </w:r>
          </w:p>
        </w:tc>
        <w:tc>
          <w:tcPr>
            <w:tcW w:w="2639" w:type="dxa"/>
            <w:tcBorders>
              <w:bottom w:val="single" w:sz="18" w:space="0" w:color="auto"/>
            </w:tcBorders>
            <w:vAlign w:val="center"/>
          </w:tcPr>
          <w:p w:rsidR="00712044" w:rsidRPr="00DD4E93" w:rsidRDefault="00712044" w:rsidP="00817143">
            <w:pPr>
              <w:pStyle w:val="Tablcellssmall"/>
              <w:jc w:val="center"/>
            </w:pPr>
            <w:r w:rsidRPr="00DD4E93">
              <w:t>LaTeX Macro</w:t>
            </w:r>
          </w:p>
        </w:tc>
        <w:tc>
          <w:tcPr>
            <w:tcW w:w="2566" w:type="dxa"/>
            <w:tcBorders>
              <w:bottom w:val="single" w:sz="18" w:space="0" w:color="auto"/>
            </w:tcBorders>
            <w:vAlign w:val="center"/>
          </w:tcPr>
          <w:p w:rsidR="00712044" w:rsidRPr="00DD4E93" w:rsidRDefault="00712044" w:rsidP="00C416C9">
            <w:pPr>
              <w:pStyle w:val="Tablcellssmall"/>
            </w:pPr>
            <w:r w:rsidRPr="00DD4E93">
              <w:t>DOCX DocProperty or fields</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alenda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cover</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LADOK</w:t>
            </w:r>
          </w:p>
        </w:tc>
        <w:tc>
          <w:tcPr>
            <w:tcW w:w="475" w:type="dxa"/>
            <w:tcBorders>
              <w:bottom w:val="single" w:sz="18" w:space="0" w:color="auto"/>
            </w:tcBorders>
            <w:textDirection w:val="btLr"/>
            <w:vAlign w:val="center"/>
          </w:tcPr>
          <w:p w:rsidR="00712044" w:rsidRPr="00DD4E93" w:rsidRDefault="00712044" w:rsidP="00817143">
            <w:pPr>
              <w:pStyle w:val="Tablcellssmall"/>
              <w:jc w:val="center"/>
            </w:pPr>
            <w:r w:rsidRPr="00DD4E93">
              <w:t>MODS</w:t>
            </w:r>
          </w:p>
        </w:tc>
      </w:tr>
      <w:tr w:rsidR="00EC738B" w:rsidTr="00EC738B">
        <w:tc>
          <w:tcPr>
            <w:tcW w:w="1106" w:type="dxa"/>
            <w:vMerge w:val="restart"/>
            <w:tcBorders>
              <w:top w:val="single" w:sz="18" w:space="0" w:color="auto"/>
            </w:tcBorders>
          </w:tcPr>
          <w:p w:rsidR="00EC738B" w:rsidRPr="00DD4E93" w:rsidRDefault="00EC738B" w:rsidP="00817143">
            <w:pPr>
              <w:pStyle w:val="Tablcellssmall"/>
            </w:pPr>
            <w:r w:rsidRPr="00DD4E93">
              <w:t>Author1</w:t>
            </w:r>
          </w:p>
        </w:tc>
        <w:tc>
          <w:tcPr>
            <w:tcW w:w="8923" w:type="dxa"/>
            <w:gridSpan w:val="8"/>
            <w:tcBorders>
              <w:top w:val="single" w:sz="18" w:space="0" w:color="auto"/>
            </w:tcBorders>
          </w:tcPr>
          <w:p w:rsidR="00EC738B" w:rsidRPr="00DD4E93" w:rsidRDefault="00EC738B" w:rsidP="00EC738B">
            <w:pPr>
              <w:pStyle w:val="Tablcellssmall"/>
            </w:pP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a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Lastname{}</w:t>
            </w:r>
          </w:p>
        </w:tc>
        <w:tc>
          <w:tcPr>
            <w:tcW w:w="2566" w:type="dxa"/>
          </w:tcPr>
          <w:p w:rsidR="00EC738B" w:rsidRPr="00C416C9" w:rsidRDefault="00EC738B" w:rsidP="00C416C9">
            <w:pPr>
              <w:pStyle w:val="Tablcellssmall"/>
            </w:pPr>
            <w:r w:rsidRPr="00C416C9">
              <w:t>Author1_La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First name</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authorsFirstname{}</w:t>
            </w:r>
          </w:p>
        </w:tc>
        <w:tc>
          <w:tcPr>
            <w:tcW w:w="2566" w:type="dxa"/>
          </w:tcPr>
          <w:p w:rsidR="00EC738B" w:rsidRPr="00C416C9" w:rsidRDefault="00EC738B" w:rsidP="00C416C9">
            <w:pPr>
              <w:pStyle w:val="Tablcellssmall"/>
            </w:pPr>
            <w:r w:rsidRPr="00C416C9">
              <w:t>Author1_First_name</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Local User Id</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kthid{}</w:t>
            </w:r>
          </w:p>
        </w:tc>
        <w:tc>
          <w:tcPr>
            <w:tcW w:w="2566" w:type="dxa"/>
          </w:tcPr>
          <w:p w:rsidR="00EC738B" w:rsidRPr="00C416C9" w:rsidRDefault="00EC738B" w:rsidP="00C416C9">
            <w:pPr>
              <w:pStyle w:val="Tablcellssmall"/>
            </w:pPr>
            <w:r w:rsidRPr="00C416C9">
              <w:t>Author1_Local User Id</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c>
          <w:tcPr>
            <w:tcW w:w="475" w:type="dxa"/>
          </w:tcPr>
          <w:p w:rsidR="00EC738B" w:rsidRPr="00DD4E93" w:rsidRDefault="00EC738B" w:rsidP="00BC3F54">
            <w:pPr>
              <w:pStyle w:val="BodyText"/>
              <w:ind w:firstLine="0"/>
            </w:pPr>
            <w:r>
              <w:t>x</w:t>
            </w:r>
          </w:p>
        </w:tc>
      </w:tr>
      <w:tr w:rsidR="00EC738B" w:rsidTr="00EC738B">
        <w:tc>
          <w:tcPr>
            <w:tcW w:w="1106" w:type="dxa"/>
            <w:vMerge/>
          </w:tcPr>
          <w:p w:rsidR="00EC738B" w:rsidRPr="00DD4E93" w:rsidRDefault="00EC738B" w:rsidP="00817143">
            <w:pPr>
              <w:pStyle w:val="Tablcellssmall"/>
            </w:pPr>
          </w:p>
        </w:tc>
        <w:tc>
          <w:tcPr>
            <w:tcW w:w="1216" w:type="dxa"/>
          </w:tcPr>
          <w:p w:rsidR="00EC738B" w:rsidRPr="00DD4E93" w:rsidRDefault="00EC738B" w:rsidP="00817143">
            <w:pPr>
              <w:pStyle w:val="Tablcellssmall"/>
            </w:pPr>
            <w:r w:rsidRPr="00DD4E93">
              <w:t>E-mail</w:t>
            </w:r>
          </w:p>
        </w:tc>
        <w:tc>
          <w:tcPr>
            <w:tcW w:w="602" w:type="dxa"/>
          </w:tcPr>
          <w:p w:rsidR="00EC738B" w:rsidRPr="00DD4E93" w:rsidRDefault="00EC738B" w:rsidP="00EC738B">
            <w:pPr>
              <w:pStyle w:val="Tablcellssmall"/>
            </w:pPr>
          </w:p>
        </w:tc>
        <w:tc>
          <w:tcPr>
            <w:tcW w:w="2639" w:type="dxa"/>
          </w:tcPr>
          <w:p w:rsidR="00EC738B" w:rsidRPr="00DD4E93" w:rsidRDefault="00EC738B" w:rsidP="00712044">
            <w:pPr>
              <w:pStyle w:val="Tablcellssmall"/>
            </w:pPr>
            <w:r>
              <w:t>\email{}</w:t>
            </w:r>
          </w:p>
        </w:tc>
        <w:tc>
          <w:tcPr>
            <w:tcW w:w="2566" w:type="dxa"/>
          </w:tcPr>
          <w:p w:rsidR="00EC738B" w:rsidRPr="00C416C9" w:rsidRDefault="00EC738B" w:rsidP="00C416C9">
            <w:pPr>
              <w:pStyle w:val="Tablcellssmall"/>
            </w:pPr>
            <w:r w:rsidRPr="00C416C9">
              <w:t>Author1_E-mail</w:t>
            </w: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p>
        </w:tc>
        <w:tc>
          <w:tcPr>
            <w:tcW w:w="475" w:type="dxa"/>
          </w:tcPr>
          <w:p w:rsidR="00EC738B" w:rsidRPr="00DD4E93" w:rsidRDefault="00EC738B" w:rsidP="00BC3F54">
            <w:pPr>
              <w:pStyle w:val="BodyText"/>
              <w:ind w:firstLine="0"/>
            </w:pPr>
            <w:r>
              <w:t>x</w:t>
            </w:r>
          </w:p>
        </w:tc>
      </w:tr>
      <w:tr w:rsidR="00EC738B" w:rsidTr="002746AF">
        <w:tc>
          <w:tcPr>
            <w:tcW w:w="1106" w:type="dxa"/>
            <w:vMerge/>
          </w:tcPr>
          <w:p w:rsidR="00EC738B" w:rsidRPr="00DD4E93" w:rsidRDefault="00EC738B" w:rsidP="00817143">
            <w:pPr>
              <w:pStyle w:val="Tablcellssmall"/>
            </w:pPr>
          </w:p>
        </w:tc>
        <w:tc>
          <w:tcPr>
            <w:tcW w:w="1216" w:type="dxa"/>
            <w:vMerge w:val="restart"/>
          </w:tcPr>
          <w:p w:rsidR="00EC738B" w:rsidRPr="00DD4E93" w:rsidRDefault="00EC738B" w:rsidP="00817143">
            <w:pPr>
              <w:pStyle w:val="Tablcellssmall"/>
            </w:pPr>
            <w:r w:rsidRPr="00DD4E93">
              <w:t>organisation</w:t>
            </w:r>
          </w:p>
        </w:tc>
        <w:tc>
          <w:tcPr>
            <w:tcW w:w="7707" w:type="dxa"/>
            <w:gridSpan w:val="7"/>
            <w:tcBorders>
              <w:bottom w:val="single" w:sz="4" w:space="0" w:color="auto"/>
            </w:tcBorders>
          </w:tcPr>
          <w:p w:rsidR="00EC738B" w:rsidRPr="00DD4E93" w:rsidRDefault="00EC738B" w:rsidP="00EC738B">
            <w:pPr>
              <w:pStyle w:val="Tablcellssmall"/>
            </w:pPr>
          </w:p>
        </w:tc>
      </w:tr>
      <w:tr w:rsidR="00EC738B" w:rsidTr="002746AF">
        <w:tc>
          <w:tcPr>
            <w:tcW w:w="1106" w:type="dxa"/>
            <w:vMerge/>
          </w:tcPr>
          <w:p w:rsidR="00EC738B" w:rsidRPr="00DD4E93" w:rsidRDefault="00EC738B" w:rsidP="00817143">
            <w:pPr>
              <w:pStyle w:val="Tablcellssmall"/>
            </w:pPr>
          </w:p>
        </w:tc>
        <w:tc>
          <w:tcPr>
            <w:tcW w:w="1216" w:type="dxa"/>
            <w:vMerge/>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r w:rsidRPr="00DD4E93">
              <w:t>L1</w:t>
            </w:r>
          </w:p>
        </w:tc>
        <w:tc>
          <w:tcPr>
            <w:tcW w:w="2639" w:type="dxa"/>
            <w:tcBorders>
              <w:bottom w:val="single" w:sz="2" w:space="0" w:color="auto"/>
            </w:tcBorders>
          </w:tcPr>
          <w:p w:rsidR="00EC738B" w:rsidRPr="00DD4E93" w:rsidRDefault="00EC738B" w:rsidP="00712044">
            <w:pPr>
              <w:pStyle w:val="Tablcellssmall"/>
            </w:pPr>
            <w:r>
              <w:t>\authorsSchool{}</w:t>
            </w:r>
          </w:p>
        </w:tc>
        <w:tc>
          <w:tcPr>
            <w:tcW w:w="2566" w:type="dxa"/>
            <w:tcBorders>
              <w:bottom w:val="single" w:sz="2" w:space="0" w:color="auto"/>
            </w:tcBorders>
          </w:tcPr>
          <w:p w:rsidR="00EC738B" w:rsidRPr="00C416C9" w:rsidRDefault="00EC738B" w:rsidP="00C416C9">
            <w:pPr>
              <w:pStyle w:val="Tablcellssmall"/>
            </w:pPr>
            <w:r w:rsidRPr="00C416C9">
              <w:t>Author1_organization_L1</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r>
              <w:t>x</w:t>
            </w:r>
          </w:p>
        </w:tc>
      </w:tr>
      <w:tr w:rsidR="00EC738B" w:rsidTr="00EE29F0">
        <w:tc>
          <w:tcPr>
            <w:tcW w:w="1106" w:type="dxa"/>
            <w:vMerge/>
          </w:tcPr>
          <w:p w:rsidR="00EC738B" w:rsidRPr="00DD4E93" w:rsidRDefault="00EC738B" w:rsidP="00817143">
            <w:pPr>
              <w:pStyle w:val="Tablcellssmall"/>
            </w:pPr>
          </w:p>
        </w:tc>
        <w:tc>
          <w:tcPr>
            <w:tcW w:w="1216" w:type="dxa"/>
            <w:vMerge/>
            <w:tcBorders>
              <w:bottom w:val="single" w:sz="2" w:space="0" w:color="auto"/>
            </w:tcBorders>
          </w:tcPr>
          <w:p w:rsidR="00EC738B" w:rsidRPr="00DD4E93" w:rsidRDefault="00EC738B" w:rsidP="00817143">
            <w:pPr>
              <w:pStyle w:val="Tablcellssmall"/>
            </w:pP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rganization_L2</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C738B">
        <w:tc>
          <w:tcPr>
            <w:tcW w:w="1106" w:type="dxa"/>
            <w:vMerge/>
            <w:tcBorders>
              <w:bottom w:val="single" w:sz="2" w:space="0" w:color="auto"/>
            </w:tcBorders>
          </w:tcPr>
          <w:p w:rsidR="00EC738B" w:rsidRPr="00DD4E93" w:rsidRDefault="00EC738B" w:rsidP="00817143">
            <w:pPr>
              <w:pStyle w:val="Tablcellssmall"/>
            </w:pPr>
          </w:p>
        </w:tc>
        <w:tc>
          <w:tcPr>
            <w:tcW w:w="1216" w:type="dxa"/>
            <w:tcBorders>
              <w:bottom w:val="single" w:sz="2" w:space="0" w:color="auto"/>
            </w:tcBorders>
          </w:tcPr>
          <w:p w:rsidR="00EC738B" w:rsidRPr="00DD4E93" w:rsidRDefault="00EC738B" w:rsidP="00817143">
            <w:pPr>
              <w:pStyle w:val="Tablcellssmall"/>
            </w:pPr>
            <w:r w:rsidRPr="008A1603">
              <w:t>Other organisatio</w:t>
            </w:r>
            <w:r>
              <w:t>n</w:t>
            </w:r>
          </w:p>
        </w:tc>
        <w:tc>
          <w:tcPr>
            <w:tcW w:w="602" w:type="dxa"/>
            <w:tcBorders>
              <w:bottom w:val="single" w:sz="2" w:space="0" w:color="auto"/>
            </w:tcBorders>
          </w:tcPr>
          <w:p w:rsidR="00EC738B" w:rsidRPr="00DD4E93" w:rsidRDefault="00EC738B" w:rsidP="00EC738B">
            <w:pPr>
              <w:pStyle w:val="Tablcellssmall"/>
            </w:pPr>
          </w:p>
        </w:tc>
        <w:tc>
          <w:tcPr>
            <w:tcW w:w="2639" w:type="dxa"/>
            <w:tcBorders>
              <w:bottom w:val="single" w:sz="2" w:space="0" w:color="auto"/>
            </w:tcBorders>
          </w:tcPr>
          <w:p w:rsidR="00EC738B" w:rsidRDefault="00EC738B" w:rsidP="00712044">
            <w:pPr>
              <w:pStyle w:val="Tablcellssmall"/>
            </w:pPr>
          </w:p>
        </w:tc>
        <w:tc>
          <w:tcPr>
            <w:tcW w:w="2566" w:type="dxa"/>
            <w:tcBorders>
              <w:bottom w:val="single" w:sz="2" w:space="0" w:color="auto"/>
            </w:tcBorders>
          </w:tcPr>
          <w:p w:rsidR="00EC738B" w:rsidRPr="00C416C9" w:rsidRDefault="00EC738B" w:rsidP="00C416C9">
            <w:pPr>
              <w:pStyle w:val="Tablcellssmall"/>
            </w:pPr>
            <w:r w:rsidRPr="00C416C9">
              <w:t>Author1_Other_organisation</w:t>
            </w: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Pr="00DD4E93"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BC3F54" w:rsidRPr="00DD4E93" w:rsidTr="00EC738B">
        <w:tc>
          <w:tcPr>
            <w:tcW w:w="1106" w:type="dxa"/>
            <w:tcBorders>
              <w:top w:val="single" w:sz="2" w:space="0" w:color="auto"/>
            </w:tcBorders>
            <w:shd w:val="clear" w:color="auto" w:fill="FFFF00"/>
          </w:tcPr>
          <w:p w:rsidR="00BC3F54" w:rsidRPr="00DD4E93" w:rsidRDefault="00BC3F54" w:rsidP="00817143">
            <w:pPr>
              <w:pStyle w:val="Tablcellssmall"/>
            </w:pPr>
            <w:r w:rsidRPr="00DD4E93">
              <w:t>Author2</w:t>
            </w:r>
          </w:p>
        </w:tc>
        <w:tc>
          <w:tcPr>
            <w:tcW w:w="8923" w:type="dxa"/>
            <w:gridSpan w:val="8"/>
            <w:tcBorders>
              <w:top w:val="single" w:sz="2" w:space="0" w:color="auto"/>
            </w:tcBorders>
            <w:shd w:val="clear" w:color="auto" w:fill="FFFF00"/>
          </w:tcPr>
          <w:p w:rsidR="00BC3F54" w:rsidRPr="00DD4E93" w:rsidRDefault="00BC3F54" w:rsidP="00EC738B">
            <w:pPr>
              <w:pStyle w:val="Tablcellssmall"/>
            </w:pPr>
          </w:p>
        </w:tc>
      </w:tr>
      <w:tr w:rsidR="00EC738B" w:rsidTr="00EC738B">
        <w:tc>
          <w:tcPr>
            <w:tcW w:w="1106" w:type="dxa"/>
            <w:vMerge w:val="restart"/>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a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Lastname{}</w:t>
            </w:r>
          </w:p>
        </w:tc>
        <w:tc>
          <w:tcPr>
            <w:tcW w:w="2566" w:type="dxa"/>
            <w:shd w:val="clear" w:color="auto" w:fill="FFFF00"/>
          </w:tcPr>
          <w:p w:rsidR="00EC738B" w:rsidRPr="00C416C9" w:rsidRDefault="00EC738B" w:rsidP="00C416C9">
            <w:pPr>
              <w:pStyle w:val="Tablcellssmall"/>
            </w:pPr>
            <w:r w:rsidRPr="00C416C9">
              <w:t>Author2_La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First name</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AuthorsFirstname{}</w:t>
            </w:r>
          </w:p>
        </w:tc>
        <w:tc>
          <w:tcPr>
            <w:tcW w:w="2566" w:type="dxa"/>
            <w:shd w:val="clear" w:color="auto" w:fill="FFFF00"/>
          </w:tcPr>
          <w:p w:rsidR="00EC738B" w:rsidRPr="00C416C9" w:rsidRDefault="00EC738B" w:rsidP="00C416C9">
            <w:pPr>
              <w:pStyle w:val="Tablcellssmall"/>
            </w:pPr>
            <w:r w:rsidRPr="00C416C9">
              <w:t>Author2_First_name</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Local User Id</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kthid{}</w:t>
            </w:r>
          </w:p>
        </w:tc>
        <w:tc>
          <w:tcPr>
            <w:tcW w:w="2566" w:type="dxa"/>
            <w:shd w:val="clear" w:color="auto" w:fill="FFFF00"/>
          </w:tcPr>
          <w:p w:rsidR="00EC738B" w:rsidRPr="00C416C9" w:rsidRDefault="00EC738B" w:rsidP="00C416C9">
            <w:pPr>
              <w:pStyle w:val="Tablcellssmall"/>
            </w:pPr>
            <w:r w:rsidRPr="00C416C9">
              <w:t>Author2_Local User Id</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c>
          <w:tcPr>
            <w:tcW w:w="475" w:type="dxa"/>
            <w:shd w:val="clear" w:color="auto" w:fill="FFFF00"/>
          </w:tcPr>
          <w:p w:rsidR="00EC738B" w:rsidRPr="00DD4E93" w:rsidRDefault="00EC738B" w:rsidP="00BC3F54">
            <w:pPr>
              <w:pStyle w:val="BodyText"/>
              <w:ind w:firstLine="0"/>
            </w:pPr>
            <w:r>
              <w:t>x</w:t>
            </w:r>
          </w:p>
        </w:tc>
      </w:tr>
      <w:tr w:rsidR="00EC738B" w:rsidTr="00EC738B">
        <w:tc>
          <w:tcPr>
            <w:tcW w:w="1106" w:type="dxa"/>
            <w:vMerge/>
            <w:shd w:val="clear" w:color="auto" w:fill="FFFF00"/>
          </w:tcPr>
          <w:p w:rsidR="00EC738B" w:rsidRPr="00DD4E93" w:rsidRDefault="00EC738B" w:rsidP="00817143">
            <w:pPr>
              <w:pStyle w:val="Tablcellssmall"/>
            </w:pPr>
          </w:p>
        </w:tc>
        <w:tc>
          <w:tcPr>
            <w:tcW w:w="1216" w:type="dxa"/>
            <w:shd w:val="clear" w:color="auto" w:fill="FFFF00"/>
          </w:tcPr>
          <w:p w:rsidR="00EC738B" w:rsidRPr="00DD4E93" w:rsidRDefault="00EC738B" w:rsidP="00817143">
            <w:pPr>
              <w:pStyle w:val="Tablcellssmall"/>
            </w:pPr>
            <w:r w:rsidRPr="00DD4E93">
              <w:t>E-mail</w:t>
            </w:r>
          </w:p>
        </w:tc>
        <w:tc>
          <w:tcPr>
            <w:tcW w:w="602" w:type="dxa"/>
            <w:shd w:val="clear" w:color="auto" w:fill="FFFF00"/>
          </w:tcPr>
          <w:p w:rsidR="00EC738B" w:rsidRPr="00DD4E93" w:rsidRDefault="00EC738B" w:rsidP="00EC738B">
            <w:pPr>
              <w:pStyle w:val="Tablcellssmall"/>
            </w:pPr>
          </w:p>
        </w:tc>
        <w:tc>
          <w:tcPr>
            <w:tcW w:w="2639" w:type="dxa"/>
            <w:shd w:val="clear" w:color="auto" w:fill="FFFF00"/>
          </w:tcPr>
          <w:p w:rsidR="00EC738B" w:rsidRPr="00DD4E93" w:rsidRDefault="00EC738B" w:rsidP="00712044">
            <w:pPr>
              <w:pStyle w:val="Tablcellssmall"/>
            </w:pPr>
            <w:r>
              <w:t>\secondemail{}</w:t>
            </w:r>
          </w:p>
        </w:tc>
        <w:tc>
          <w:tcPr>
            <w:tcW w:w="2566" w:type="dxa"/>
            <w:shd w:val="clear" w:color="auto" w:fill="FFFF00"/>
          </w:tcPr>
          <w:p w:rsidR="00EC738B" w:rsidRPr="00C416C9" w:rsidRDefault="00EC738B" w:rsidP="00C416C9">
            <w:pPr>
              <w:pStyle w:val="Tablcellssmall"/>
            </w:pPr>
            <w:r w:rsidRPr="00C416C9">
              <w:t>Author2_E-mail</w:t>
            </w: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p>
        </w:tc>
        <w:tc>
          <w:tcPr>
            <w:tcW w:w="475" w:type="dxa"/>
            <w:shd w:val="clear" w:color="auto" w:fill="FFFF00"/>
          </w:tcPr>
          <w:p w:rsidR="00EC738B" w:rsidRPr="00DD4E93" w:rsidRDefault="00EC738B" w:rsidP="00BC3F54">
            <w:pPr>
              <w:pStyle w:val="BodyText"/>
              <w:ind w:firstLine="0"/>
            </w:pPr>
            <w:r>
              <w:t>x</w:t>
            </w:r>
          </w:p>
        </w:tc>
      </w:tr>
      <w:tr w:rsidR="00EC738B" w:rsidTr="00CC742D">
        <w:tc>
          <w:tcPr>
            <w:tcW w:w="1106" w:type="dxa"/>
            <w:vMerge/>
            <w:shd w:val="clear" w:color="auto" w:fill="FFFF00"/>
          </w:tcPr>
          <w:p w:rsidR="00EC738B" w:rsidRPr="00DD4E93" w:rsidRDefault="00EC738B" w:rsidP="00817143">
            <w:pPr>
              <w:pStyle w:val="Tablcellssmall"/>
            </w:pPr>
          </w:p>
        </w:tc>
        <w:tc>
          <w:tcPr>
            <w:tcW w:w="1216" w:type="dxa"/>
            <w:vMerge w:val="restart"/>
            <w:shd w:val="clear" w:color="auto" w:fill="FFFF00"/>
          </w:tcPr>
          <w:p w:rsidR="00EC738B" w:rsidRPr="00DD4E93" w:rsidRDefault="00EC738B" w:rsidP="00817143">
            <w:pPr>
              <w:pStyle w:val="Tablcellssmall"/>
            </w:pPr>
            <w:r w:rsidRPr="00DD4E93">
              <w:t>organisation</w:t>
            </w:r>
          </w:p>
        </w:tc>
        <w:tc>
          <w:tcPr>
            <w:tcW w:w="7707" w:type="dxa"/>
            <w:gridSpan w:val="7"/>
            <w:tcBorders>
              <w:bottom w:val="single" w:sz="4" w:space="0" w:color="auto"/>
            </w:tcBorders>
            <w:shd w:val="clear" w:color="auto" w:fill="FFFF00"/>
          </w:tcPr>
          <w:p w:rsidR="00EC738B" w:rsidRPr="00DD4E93" w:rsidRDefault="00EC738B" w:rsidP="00EC738B">
            <w:pPr>
              <w:pStyle w:val="Tablcellssmall"/>
            </w:pPr>
          </w:p>
        </w:tc>
      </w:tr>
      <w:tr w:rsidR="00EC738B" w:rsidTr="00CC742D">
        <w:tc>
          <w:tcPr>
            <w:tcW w:w="1106" w:type="dxa"/>
            <w:vMerge/>
            <w:shd w:val="clear" w:color="auto" w:fill="FFFF00"/>
          </w:tcPr>
          <w:p w:rsidR="00EC738B" w:rsidRPr="00DD4E93" w:rsidRDefault="00EC738B" w:rsidP="00BC3F54">
            <w:pPr>
              <w:pStyle w:val="Tablcellssmall"/>
            </w:pPr>
          </w:p>
        </w:tc>
        <w:tc>
          <w:tcPr>
            <w:tcW w:w="1216" w:type="dxa"/>
            <w:vMerge/>
            <w:shd w:val="clear" w:color="auto" w:fill="FFFF00"/>
          </w:tcPr>
          <w:p w:rsidR="00EC738B" w:rsidRPr="00DD4E93" w:rsidRDefault="00EC738B" w:rsidP="00BC3F54">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r w:rsidRPr="00DD4E93">
              <w:t>L1</w:t>
            </w:r>
          </w:p>
        </w:tc>
        <w:tc>
          <w:tcPr>
            <w:tcW w:w="2639" w:type="dxa"/>
            <w:tcBorders>
              <w:bottom w:val="single" w:sz="4" w:space="0" w:color="auto"/>
            </w:tcBorders>
            <w:shd w:val="clear" w:color="auto" w:fill="FFFF00"/>
          </w:tcPr>
          <w:p w:rsidR="00EC738B" w:rsidRPr="00DD4E93" w:rsidRDefault="00EC738B" w:rsidP="00BC3F54">
            <w:pPr>
              <w:pStyle w:val="Tablcellssmall"/>
            </w:pPr>
            <w:r>
              <w:t>\secondAuthorsSchool{ }</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1</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r>
              <w:t>x</w:t>
            </w:r>
          </w:p>
        </w:tc>
      </w:tr>
      <w:tr w:rsidR="00EC738B" w:rsidTr="00A748F1">
        <w:tc>
          <w:tcPr>
            <w:tcW w:w="1106" w:type="dxa"/>
            <w:vMerge/>
            <w:shd w:val="clear" w:color="auto" w:fill="FFFF00"/>
          </w:tcPr>
          <w:p w:rsidR="00EC738B" w:rsidRPr="00DD4E93" w:rsidRDefault="00EC738B" w:rsidP="00817143">
            <w:pPr>
              <w:pStyle w:val="Tablcellssmall"/>
            </w:pPr>
          </w:p>
        </w:tc>
        <w:tc>
          <w:tcPr>
            <w:tcW w:w="1216" w:type="dxa"/>
            <w:vMerge/>
            <w:tcBorders>
              <w:bottom w:val="single" w:sz="4" w:space="0" w:color="auto"/>
            </w:tcBorders>
            <w:shd w:val="clear" w:color="auto" w:fill="FFFF00"/>
          </w:tcPr>
          <w:p w:rsidR="00EC738B" w:rsidRPr="00DD4E93" w:rsidRDefault="00EC738B" w:rsidP="00817143">
            <w:pPr>
              <w:pStyle w:val="Tablcellssmall"/>
            </w:pPr>
          </w:p>
        </w:tc>
        <w:tc>
          <w:tcPr>
            <w:tcW w:w="602" w:type="dxa"/>
            <w:tcBorders>
              <w:bottom w:val="single" w:sz="4" w:space="0" w:color="auto"/>
            </w:tcBorders>
            <w:shd w:val="clear" w:color="auto" w:fill="FFFF00"/>
          </w:tcPr>
          <w:p w:rsidR="00EC738B" w:rsidRPr="00DD4E93" w:rsidRDefault="00EC738B" w:rsidP="00EC738B">
            <w:pPr>
              <w:pStyle w:val="Tablcellssmall"/>
            </w:pPr>
          </w:p>
        </w:tc>
        <w:tc>
          <w:tcPr>
            <w:tcW w:w="2639" w:type="dxa"/>
            <w:tcBorders>
              <w:bottom w:val="single" w:sz="4" w:space="0" w:color="auto"/>
            </w:tcBorders>
            <w:shd w:val="clear" w:color="auto" w:fill="FFFF00"/>
          </w:tcPr>
          <w:p w:rsidR="00EC738B" w:rsidRPr="00DD4E93" w:rsidRDefault="00EC738B" w:rsidP="00712044">
            <w:pPr>
              <w:pStyle w:val="Tablcellssmall"/>
            </w:pP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Author2_organization_L2</w:t>
            </w: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c>
          <w:tcPr>
            <w:tcW w:w="475" w:type="dxa"/>
            <w:tcBorders>
              <w:bottom w:val="single" w:sz="4" w:space="0" w:color="auto"/>
            </w:tcBorders>
            <w:shd w:val="clear" w:color="auto" w:fill="FFFF00"/>
          </w:tcPr>
          <w:p w:rsidR="00EC738B" w:rsidRPr="00DD4E93" w:rsidRDefault="00EC738B" w:rsidP="00BC3F54">
            <w:pPr>
              <w:pStyle w:val="BodyText"/>
              <w:ind w:firstLine="0"/>
            </w:pPr>
          </w:p>
        </w:tc>
      </w:tr>
      <w:tr w:rsidR="00EC738B" w:rsidTr="00EC738B">
        <w:tc>
          <w:tcPr>
            <w:tcW w:w="1106" w:type="dxa"/>
            <w:vMerge/>
            <w:tcBorders>
              <w:bottom w:val="single" w:sz="18" w:space="0" w:color="auto"/>
            </w:tcBorders>
            <w:shd w:val="clear" w:color="auto" w:fill="FFFF00"/>
          </w:tcPr>
          <w:p w:rsidR="00EC738B" w:rsidRPr="00DD4E93" w:rsidRDefault="00EC738B" w:rsidP="00817143">
            <w:pPr>
              <w:pStyle w:val="Tablcellssmall"/>
            </w:pPr>
          </w:p>
        </w:tc>
        <w:tc>
          <w:tcPr>
            <w:tcW w:w="1216" w:type="dxa"/>
            <w:tcBorders>
              <w:bottom w:val="single" w:sz="18" w:space="0" w:color="auto"/>
            </w:tcBorders>
            <w:shd w:val="clear" w:color="auto" w:fill="FFFF00"/>
          </w:tcPr>
          <w:p w:rsidR="00EC738B" w:rsidRPr="00DD4E93"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Pr="00DD4E93" w:rsidRDefault="00EC738B" w:rsidP="00EC738B">
            <w:pPr>
              <w:pStyle w:val="Tablcellssmall"/>
            </w:pPr>
          </w:p>
        </w:tc>
        <w:tc>
          <w:tcPr>
            <w:tcW w:w="2639" w:type="dxa"/>
            <w:tcBorders>
              <w:bottom w:val="single" w:sz="18" w:space="0" w:color="auto"/>
            </w:tcBorders>
            <w:shd w:val="clear" w:color="auto" w:fill="FFFF00"/>
          </w:tcPr>
          <w:p w:rsidR="00EC738B" w:rsidRPr="00DD4E93" w:rsidRDefault="00EC738B" w:rsidP="00712044">
            <w:pPr>
              <w:pStyle w:val="Tablcellssmall"/>
            </w:pP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Author2_Other_organisation</w:t>
            </w: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c>
          <w:tcPr>
            <w:tcW w:w="475" w:type="dxa"/>
            <w:tcBorders>
              <w:bottom w:val="single" w:sz="18" w:space="0" w:color="auto"/>
            </w:tcBorders>
            <w:shd w:val="clear" w:color="auto" w:fill="FFFF00"/>
          </w:tcPr>
          <w:p w:rsidR="00EC738B" w:rsidRPr="00DD4E93" w:rsidRDefault="00EC738B" w:rsidP="00BC3F54">
            <w:pPr>
              <w:pStyle w:val="BodyText"/>
              <w:ind w:firstLine="0"/>
            </w:pPr>
          </w:p>
        </w:tc>
      </w:tr>
      <w:tr w:rsidR="00C416C9" w:rsidTr="00EC738B">
        <w:tc>
          <w:tcPr>
            <w:tcW w:w="1106" w:type="dxa"/>
            <w:tcBorders>
              <w:top w:val="single" w:sz="18" w:space="0" w:color="auto"/>
              <w:bottom w:val="single" w:sz="4" w:space="0" w:color="auto"/>
            </w:tcBorders>
          </w:tcPr>
          <w:p w:rsidR="00BF0C6E" w:rsidRDefault="00BF0C6E" w:rsidP="00817143">
            <w:pPr>
              <w:pStyle w:val="Tablcellssmall"/>
            </w:pPr>
            <w:r>
              <w:t>Cycle</w:t>
            </w:r>
          </w:p>
        </w:tc>
        <w:tc>
          <w:tcPr>
            <w:tcW w:w="1216" w:type="dxa"/>
            <w:tcBorders>
              <w:top w:val="single" w:sz="18" w:space="0" w:color="auto"/>
              <w:bottom w:val="single" w:sz="4" w:space="0" w:color="auto"/>
            </w:tcBorders>
          </w:tcPr>
          <w:p w:rsidR="00BF0C6E" w:rsidRDefault="00BF0C6E" w:rsidP="00817143">
            <w:pPr>
              <w:pStyle w:val="Tablcellssmall"/>
            </w:pPr>
          </w:p>
        </w:tc>
        <w:tc>
          <w:tcPr>
            <w:tcW w:w="602" w:type="dxa"/>
            <w:tcBorders>
              <w:top w:val="single" w:sz="18" w:space="0" w:color="auto"/>
              <w:bottom w:val="single" w:sz="4" w:space="0" w:color="auto"/>
            </w:tcBorders>
          </w:tcPr>
          <w:p w:rsidR="00BF0C6E" w:rsidRDefault="00BF0C6E" w:rsidP="00EC738B">
            <w:pPr>
              <w:pStyle w:val="Tablcellssmall"/>
            </w:pPr>
          </w:p>
        </w:tc>
        <w:tc>
          <w:tcPr>
            <w:tcW w:w="2639" w:type="dxa"/>
            <w:tcBorders>
              <w:top w:val="single" w:sz="18" w:space="0" w:color="auto"/>
              <w:bottom w:val="single" w:sz="4" w:space="0" w:color="auto"/>
            </w:tcBorders>
          </w:tcPr>
          <w:p w:rsidR="00BF0C6E" w:rsidRDefault="00BF0C6E" w:rsidP="00712044">
            <w:pPr>
              <w:pStyle w:val="Tablcellssmall"/>
            </w:pPr>
            <w:r>
              <w:t>\courseCycle{}</w:t>
            </w:r>
          </w:p>
        </w:tc>
        <w:tc>
          <w:tcPr>
            <w:tcW w:w="2566" w:type="dxa"/>
            <w:tcBorders>
              <w:top w:val="single" w:sz="18" w:space="0" w:color="auto"/>
              <w:bottom w:val="single" w:sz="4" w:space="0" w:color="auto"/>
            </w:tcBorders>
          </w:tcPr>
          <w:p w:rsidR="00BF0C6E" w:rsidRPr="00C416C9" w:rsidRDefault="00BF0C6E" w:rsidP="00C416C9">
            <w:pPr>
              <w:pStyle w:val="Tablcellssmall"/>
            </w:pPr>
            <w:r w:rsidRPr="00C416C9">
              <w:t>Cycle</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r>
              <w:t>x</w:t>
            </w:r>
          </w:p>
        </w:tc>
        <w:tc>
          <w:tcPr>
            <w:tcW w:w="475" w:type="dxa"/>
            <w:tcBorders>
              <w:top w:val="single" w:sz="18" w:space="0" w:color="auto"/>
              <w:bottom w:val="single" w:sz="4" w:space="0" w:color="auto"/>
            </w:tcBorders>
          </w:tcPr>
          <w:p w:rsidR="00BF0C6E" w:rsidRDefault="00BF0C6E" w:rsidP="00BC3F54">
            <w:pPr>
              <w:pStyle w:val="BodyText"/>
              <w:ind w:firstLine="0"/>
            </w:pPr>
          </w:p>
        </w:tc>
        <w:tc>
          <w:tcPr>
            <w:tcW w:w="475" w:type="dxa"/>
            <w:tcBorders>
              <w:top w:val="single" w:sz="18" w:space="0" w:color="auto"/>
              <w:bottom w:val="single" w:sz="4" w:space="0" w:color="auto"/>
            </w:tcBorders>
          </w:tcPr>
          <w:p w:rsidR="00BF0C6E" w:rsidRDefault="00BF0C6E" w:rsidP="00BC3F54">
            <w:pPr>
              <w:pStyle w:val="BodyText"/>
              <w:ind w:firstLine="0"/>
            </w:pPr>
          </w:p>
        </w:tc>
      </w:tr>
      <w:tr w:rsidR="00C416C9" w:rsidTr="00EC738B">
        <w:tc>
          <w:tcPr>
            <w:tcW w:w="1106" w:type="dxa"/>
            <w:tcBorders>
              <w:bottom w:val="single" w:sz="2" w:space="0" w:color="auto"/>
            </w:tcBorders>
          </w:tcPr>
          <w:p w:rsidR="00BF0C6E" w:rsidRDefault="00BF0C6E" w:rsidP="00817143">
            <w:pPr>
              <w:pStyle w:val="Tablcellssmall"/>
            </w:pPr>
            <w:r w:rsidRPr="008A1603">
              <w:t>Course code</w:t>
            </w:r>
          </w:p>
        </w:tc>
        <w:tc>
          <w:tcPr>
            <w:tcW w:w="1216" w:type="dxa"/>
            <w:tcBorders>
              <w:bottom w:val="single" w:sz="2" w:space="0" w:color="auto"/>
            </w:tcBorders>
          </w:tcPr>
          <w:p w:rsidR="00BF0C6E" w:rsidRDefault="00BF0C6E" w:rsidP="00817143">
            <w:pPr>
              <w:pStyle w:val="Tablcellssmall"/>
            </w:pPr>
          </w:p>
        </w:tc>
        <w:tc>
          <w:tcPr>
            <w:tcW w:w="602" w:type="dxa"/>
            <w:tcBorders>
              <w:bottom w:val="single" w:sz="2" w:space="0" w:color="auto"/>
            </w:tcBorders>
          </w:tcPr>
          <w:p w:rsidR="00BF0C6E" w:rsidRDefault="00BF0C6E" w:rsidP="00EC738B">
            <w:pPr>
              <w:pStyle w:val="Tablcellssmall"/>
            </w:pPr>
          </w:p>
        </w:tc>
        <w:tc>
          <w:tcPr>
            <w:tcW w:w="2639" w:type="dxa"/>
            <w:tcBorders>
              <w:bottom w:val="single" w:sz="2" w:space="0" w:color="auto"/>
            </w:tcBorders>
          </w:tcPr>
          <w:p w:rsidR="00BF0C6E" w:rsidRDefault="00BF0C6E" w:rsidP="00712044">
            <w:pPr>
              <w:pStyle w:val="Tablcellssmall"/>
            </w:pPr>
            <w:r>
              <w:t>\courseCode{}</w:t>
            </w:r>
          </w:p>
        </w:tc>
        <w:tc>
          <w:tcPr>
            <w:tcW w:w="2566" w:type="dxa"/>
            <w:tcBorders>
              <w:bottom w:val="single" w:sz="2" w:space="0" w:color="auto"/>
            </w:tcBorders>
          </w:tcPr>
          <w:p w:rsidR="00BF0C6E" w:rsidRPr="00C416C9" w:rsidRDefault="00BF0C6E" w:rsidP="00C416C9">
            <w:pPr>
              <w:pStyle w:val="Tablcellssmall"/>
            </w:pPr>
            <w:r w:rsidRPr="00C416C9">
              <w:t>Course_code</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r>
              <w:t>i</w:t>
            </w:r>
          </w:p>
        </w:tc>
        <w:tc>
          <w:tcPr>
            <w:tcW w:w="475" w:type="dxa"/>
            <w:tcBorders>
              <w:bottom w:val="single" w:sz="2" w:space="0" w:color="auto"/>
            </w:tcBorders>
          </w:tcPr>
          <w:p w:rsidR="00BF0C6E" w:rsidRDefault="00BF0C6E" w:rsidP="00BC3F54">
            <w:pPr>
              <w:pStyle w:val="BodyText"/>
              <w:ind w:firstLine="0"/>
            </w:pPr>
          </w:p>
        </w:tc>
        <w:tc>
          <w:tcPr>
            <w:tcW w:w="475" w:type="dxa"/>
            <w:tcBorders>
              <w:bottom w:val="single" w:sz="2" w:space="0" w:color="auto"/>
            </w:tcBorders>
          </w:tcPr>
          <w:p w:rsidR="00BF0C6E" w:rsidRDefault="00BF0C6E" w:rsidP="00BC3F54">
            <w:pPr>
              <w:pStyle w:val="BodyText"/>
              <w:ind w:firstLine="0"/>
            </w:pPr>
          </w:p>
        </w:tc>
      </w:tr>
      <w:tr w:rsidR="00C416C9" w:rsidTr="00EC738B">
        <w:tc>
          <w:tcPr>
            <w:tcW w:w="1106" w:type="dxa"/>
            <w:tcBorders>
              <w:top w:val="single" w:sz="2" w:space="0" w:color="auto"/>
              <w:bottom w:val="single" w:sz="18" w:space="0" w:color="auto"/>
            </w:tcBorders>
          </w:tcPr>
          <w:p w:rsidR="00BF0C6E" w:rsidRPr="008A1603" w:rsidRDefault="00BF0C6E" w:rsidP="00817143">
            <w:pPr>
              <w:pStyle w:val="Tablcellssmall"/>
            </w:pPr>
            <w:r>
              <w:t>Credits</w:t>
            </w:r>
          </w:p>
        </w:tc>
        <w:tc>
          <w:tcPr>
            <w:tcW w:w="1216" w:type="dxa"/>
            <w:tcBorders>
              <w:top w:val="single" w:sz="2" w:space="0" w:color="auto"/>
              <w:bottom w:val="single" w:sz="18" w:space="0" w:color="auto"/>
            </w:tcBorders>
          </w:tcPr>
          <w:p w:rsidR="00BF0C6E" w:rsidRDefault="00BF0C6E" w:rsidP="00817143">
            <w:pPr>
              <w:pStyle w:val="Tablcellssmall"/>
            </w:pPr>
          </w:p>
        </w:tc>
        <w:tc>
          <w:tcPr>
            <w:tcW w:w="602" w:type="dxa"/>
            <w:tcBorders>
              <w:top w:val="single" w:sz="2" w:space="0" w:color="auto"/>
              <w:bottom w:val="single" w:sz="18" w:space="0" w:color="auto"/>
            </w:tcBorders>
          </w:tcPr>
          <w:p w:rsidR="00BF0C6E" w:rsidRDefault="00BF0C6E" w:rsidP="00EC738B">
            <w:pPr>
              <w:pStyle w:val="Tablcellssmall"/>
            </w:pPr>
          </w:p>
        </w:tc>
        <w:tc>
          <w:tcPr>
            <w:tcW w:w="2639" w:type="dxa"/>
            <w:tcBorders>
              <w:top w:val="single" w:sz="2" w:space="0" w:color="auto"/>
              <w:bottom w:val="single" w:sz="18" w:space="0" w:color="auto"/>
            </w:tcBorders>
          </w:tcPr>
          <w:p w:rsidR="00BF0C6E" w:rsidRDefault="00BF0C6E" w:rsidP="00712044">
            <w:pPr>
              <w:pStyle w:val="Tablcellssmall"/>
            </w:pPr>
            <w:r>
              <w:t>\courseCredits{}</w:t>
            </w:r>
          </w:p>
        </w:tc>
        <w:tc>
          <w:tcPr>
            <w:tcW w:w="2566" w:type="dxa"/>
            <w:tcBorders>
              <w:top w:val="single" w:sz="2" w:space="0" w:color="auto"/>
              <w:bottom w:val="single" w:sz="18" w:space="0" w:color="auto"/>
            </w:tcBorders>
          </w:tcPr>
          <w:p w:rsidR="00BF0C6E" w:rsidRPr="00C416C9" w:rsidRDefault="00BF0C6E" w:rsidP="00C416C9">
            <w:pPr>
              <w:pStyle w:val="Tablcellssmall"/>
            </w:pPr>
            <w:r w:rsidRPr="00C416C9">
              <w:t>Credits</w:t>
            </w: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c>
          <w:tcPr>
            <w:tcW w:w="475" w:type="dxa"/>
            <w:tcBorders>
              <w:top w:val="single" w:sz="2" w:space="0" w:color="auto"/>
              <w:bottom w:val="single" w:sz="18" w:space="0" w:color="auto"/>
            </w:tcBorders>
          </w:tcPr>
          <w:p w:rsidR="00BF0C6E" w:rsidRDefault="00BF0C6E" w:rsidP="00BC3F54">
            <w:pPr>
              <w:pStyle w:val="BodyText"/>
              <w:ind w:firstLine="0"/>
            </w:pP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Degree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ducational progra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programcode</w:t>
            </w:r>
          </w:p>
        </w:tc>
        <w:tc>
          <w:tcPr>
            <w:tcW w:w="2566" w:type="dxa"/>
          </w:tcPr>
          <w:p w:rsidR="00EC738B" w:rsidRPr="00C416C9" w:rsidRDefault="00EC738B" w:rsidP="00C416C9">
            <w:pPr>
              <w:pStyle w:val="Tablcellssmall"/>
            </w:pPr>
            <w:r w:rsidRPr="00C416C9">
              <w:t>Educational program</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programcod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ogramcode{}</w:t>
            </w:r>
          </w:p>
        </w:tc>
        <w:tc>
          <w:tcPr>
            <w:tcW w:w="2566" w:type="dxa"/>
          </w:tcPr>
          <w:p w:rsidR="00EC738B" w:rsidRPr="00C416C9" w:rsidRDefault="00EC738B" w:rsidP="00C416C9">
            <w:pPr>
              <w:pStyle w:val="Tablcellssmall"/>
            </w:pPr>
            <w:r w:rsidRPr="00C416C9">
              <w:t>programcod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egre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greeName{}</w:t>
            </w:r>
          </w:p>
        </w:tc>
        <w:tc>
          <w:tcPr>
            <w:tcW w:w="2566" w:type="dxa"/>
          </w:tcPr>
          <w:p w:rsidR="00EC738B" w:rsidRPr="00C416C9" w:rsidRDefault="00EC738B" w:rsidP="00C416C9">
            <w:pPr>
              <w:pStyle w:val="Tablcellssmall"/>
            </w:pPr>
            <w:r w:rsidRPr="00C416C9">
              <w:t>Degre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jectArea</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jectArea{ }</w:t>
            </w:r>
          </w:p>
        </w:tc>
        <w:tc>
          <w:tcPr>
            <w:tcW w:w="2566" w:type="dxa"/>
          </w:tcPr>
          <w:p w:rsidR="00EC738B" w:rsidRPr="00C416C9" w:rsidRDefault="00EC738B" w:rsidP="00C416C9">
            <w:pPr>
              <w:pStyle w:val="Tablcellssmall"/>
            </w:pPr>
            <w:r w:rsidRPr="00C416C9">
              <w:t>subjectArea</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shd w:val="clear" w:color="auto" w:fill="FFFF00"/>
          </w:tcPr>
          <w:p w:rsidR="00EC738B" w:rsidRDefault="00EC738B" w:rsidP="00EC738B">
            <w:pPr>
              <w:pStyle w:val="Tablcellssmall"/>
            </w:pPr>
            <w:r>
              <w:t>Degree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ducational program</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Derived from secondProgramcode</w:t>
            </w:r>
          </w:p>
        </w:tc>
        <w:tc>
          <w:tcPr>
            <w:tcW w:w="2566" w:type="dxa"/>
            <w:shd w:val="clear" w:color="auto" w:fill="FFFF00"/>
          </w:tcPr>
          <w:p w:rsidR="00EC738B" w:rsidRPr="00C416C9" w:rsidRDefault="00EC738B" w:rsidP="00C416C9">
            <w:pPr>
              <w:pStyle w:val="Tablcellssmall"/>
            </w:pPr>
            <w:r w:rsidRPr="00C416C9">
              <w:t>second_Educational program</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programcod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econdProgramcode{}</w:t>
            </w:r>
          </w:p>
        </w:tc>
        <w:tc>
          <w:tcPr>
            <w:tcW w:w="2566" w:type="dxa"/>
            <w:shd w:val="clear" w:color="auto" w:fill="FFFF00"/>
          </w:tcPr>
          <w:p w:rsidR="00EC738B" w:rsidRPr="00C416C9" w:rsidRDefault="00EC738B" w:rsidP="00C416C9">
            <w:pPr>
              <w:pStyle w:val="Tablcellssmall"/>
            </w:pPr>
            <w:r w:rsidRPr="00C416C9">
              <w:t>second_Programcod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i</w:t>
            </w:r>
          </w:p>
        </w:tc>
      </w:tr>
      <w:tr w:rsidR="00EC738B" w:rsidTr="006330FB">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t>Degree</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econdDegreeName{}</w:t>
            </w:r>
          </w:p>
        </w:tc>
        <w:tc>
          <w:tcPr>
            <w:tcW w:w="2566" w:type="dxa"/>
            <w:tcBorders>
              <w:bottom w:val="single" w:sz="4" w:space="0" w:color="auto"/>
            </w:tcBorders>
            <w:shd w:val="clear" w:color="auto" w:fill="FFFF00"/>
          </w:tcPr>
          <w:p w:rsidR="00EC738B" w:rsidRPr="00C416C9" w:rsidRDefault="00EC738B" w:rsidP="00C416C9">
            <w:pPr>
              <w:pStyle w:val="Tablcellssmall"/>
            </w:pPr>
            <w:r w:rsidRPr="00C416C9">
              <w:t>second_Degree</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t>subjectArea</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rsidRPr="006661FC">
              <w:t>\secondSubjectArea{}</w:t>
            </w:r>
          </w:p>
        </w:tc>
        <w:tc>
          <w:tcPr>
            <w:tcW w:w="2566" w:type="dxa"/>
            <w:tcBorders>
              <w:bottom w:val="single" w:sz="18" w:space="0" w:color="auto"/>
            </w:tcBorders>
            <w:shd w:val="clear" w:color="auto" w:fill="FFFF00"/>
          </w:tcPr>
          <w:p w:rsidR="00EC738B" w:rsidRPr="00C416C9" w:rsidRDefault="00EC738B" w:rsidP="00C416C9">
            <w:pPr>
              <w:pStyle w:val="Tablcellssmall"/>
            </w:pPr>
            <w:r w:rsidRPr="00C416C9">
              <w:t>second_subjectArea</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Title</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itle{}</w:t>
            </w:r>
          </w:p>
        </w:tc>
        <w:tc>
          <w:tcPr>
            <w:tcW w:w="2566" w:type="dxa"/>
          </w:tcPr>
          <w:p w:rsidR="00EC738B" w:rsidRDefault="00EC738B" w:rsidP="00C416C9">
            <w:pPr>
              <w:pStyle w:val="Tablcellssmall"/>
            </w:pPr>
            <w:r>
              <w:t>(exiting document property)</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ub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btitle{}</w:t>
            </w:r>
          </w:p>
        </w:tc>
        <w:tc>
          <w:tcPr>
            <w:tcW w:w="2566" w:type="dxa"/>
          </w:tcPr>
          <w:p w:rsidR="00EC738B" w:rsidRDefault="00EC738B" w:rsidP="00C416C9">
            <w:pPr>
              <w:pStyle w:val="Tablcellssmall"/>
            </w:pPr>
            <w:r w:rsidRPr="00885A39">
              <w:t>Sub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o</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option to document</w:t>
            </w:r>
            <w:r w:rsidR="002E49C8">
              <w:t xml:space="preserve"> </w:t>
            </w:r>
            <w:r>
              <w:t>class</w:t>
            </w:r>
          </w:p>
        </w:tc>
        <w:tc>
          <w:tcPr>
            <w:tcW w:w="2566" w:type="dxa"/>
          </w:tcPr>
          <w:p w:rsidR="00EC738B" w:rsidRDefault="00EC738B" w:rsidP="00C416C9">
            <w:pPr>
              <w:pStyle w:val="Tablcellssmall"/>
            </w:pPr>
            <w:bookmarkStart w:id="223" w:name="_GoBack"/>
            <w:bookmarkEnd w:id="223"/>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8A1603">
              <w:t>Alternative title</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Main titl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alttitle{}</w:t>
            </w:r>
          </w:p>
        </w:tc>
        <w:tc>
          <w:tcPr>
            <w:tcW w:w="2566" w:type="dxa"/>
          </w:tcPr>
          <w:p w:rsidR="00EC738B" w:rsidRDefault="00EC738B" w:rsidP="00C416C9">
            <w:pPr>
              <w:pStyle w:val="Tablcellssmall"/>
            </w:pPr>
            <w:r w:rsidRPr="00885A39">
              <w:t>Alternati</w:t>
            </w:r>
            <w:r>
              <w:t>v</w:t>
            </w:r>
            <w:r w:rsidRPr="00885A39">
              <w:t>e_main_titl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r>
              <w:t>x</w:t>
            </w:r>
          </w:p>
        </w:tc>
      </w:tr>
      <w:tr w:rsidR="00EC738B" w:rsidTr="009E6EDB">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Subtitle</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altsubtitle{}</w:t>
            </w:r>
          </w:p>
        </w:tc>
        <w:tc>
          <w:tcPr>
            <w:tcW w:w="2566" w:type="dxa"/>
            <w:tcBorders>
              <w:bottom w:val="single" w:sz="4" w:space="0" w:color="auto"/>
            </w:tcBorders>
          </w:tcPr>
          <w:p w:rsidR="00EC738B" w:rsidRDefault="00EC738B" w:rsidP="00C416C9">
            <w:pPr>
              <w:pStyle w:val="Tablcellssmall"/>
            </w:pPr>
            <w:r w:rsidRPr="00885A39">
              <w:t>Alternative_subtitle</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r>
              <w:t>o</w:t>
            </w: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t>Language</w:t>
            </w:r>
          </w:p>
        </w:tc>
        <w:tc>
          <w:tcPr>
            <w:tcW w:w="602" w:type="dxa"/>
            <w:tcBorders>
              <w:bottom w:val="single" w:sz="18" w:space="0" w:color="auto"/>
            </w:tcBorders>
          </w:tcPr>
          <w:p w:rsidR="00EC738B" w:rsidRDefault="00EC738B" w:rsidP="00EC738B">
            <w:pPr>
              <w:pStyle w:val="Tablcellssmall"/>
            </w:pPr>
          </w:p>
        </w:tc>
        <w:tc>
          <w:tcPr>
            <w:tcW w:w="2639" w:type="dxa"/>
            <w:tcBorders>
              <w:bottom w:val="single" w:sz="18" w:space="0" w:color="auto"/>
            </w:tcBorders>
          </w:tcPr>
          <w:p w:rsidR="00EC738B" w:rsidRDefault="00EC738B" w:rsidP="00712044">
            <w:pPr>
              <w:pStyle w:val="Tablcellssmall"/>
            </w:pPr>
            <w:r>
              <w:t>Derived from option to documentclass</w:t>
            </w:r>
          </w:p>
        </w:tc>
        <w:tc>
          <w:tcPr>
            <w:tcW w:w="2566" w:type="dxa"/>
            <w:tcBorders>
              <w:bottom w:val="single" w:sz="18" w:space="0" w:color="auto"/>
            </w:tcBorders>
          </w:tcPr>
          <w:p w:rsidR="00EC738B" w:rsidRDefault="00EC738B" w:rsidP="00C416C9">
            <w:pPr>
              <w:pStyle w:val="Tablcellssmall"/>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rsidRPr="008A1603">
              <w:t>Superviso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Lastname{}</w:t>
            </w:r>
          </w:p>
        </w:tc>
        <w:tc>
          <w:tcPr>
            <w:tcW w:w="2566" w:type="dxa"/>
          </w:tcPr>
          <w:p w:rsidR="00EC738B" w:rsidRDefault="00EC738B" w:rsidP="00C416C9">
            <w:pPr>
              <w:pStyle w:val="Tablcellssmall"/>
            </w:pPr>
            <w:r w:rsidRPr="00885A39">
              <w:t>Superviso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Firstname{}</w:t>
            </w:r>
          </w:p>
        </w:tc>
        <w:tc>
          <w:tcPr>
            <w:tcW w:w="2566" w:type="dxa"/>
          </w:tcPr>
          <w:p w:rsidR="00EC738B" w:rsidRDefault="00EC738B" w:rsidP="00C416C9">
            <w:pPr>
              <w:pStyle w:val="Tablcellssmall"/>
            </w:pPr>
            <w:r w:rsidRPr="00885A39">
              <w:t>Superviso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KTHID{}</w:t>
            </w:r>
          </w:p>
        </w:tc>
        <w:tc>
          <w:tcPr>
            <w:tcW w:w="2566" w:type="dxa"/>
          </w:tcPr>
          <w:p w:rsidR="00EC738B" w:rsidRDefault="00EC738B" w:rsidP="00C416C9">
            <w:pPr>
              <w:pStyle w:val="Tablcellssmall"/>
            </w:pPr>
            <w:r w:rsidRPr="00885A39">
              <w:t>Superviso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Email{}</w:t>
            </w:r>
          </w:p>
        </w:tc>
        <w:tc>
          <w:tcPr>
            <w:tcW w:w="2566" w:type="dxa"/>
          </w:tcPr>
          <w:p w:rsidR="00EC738B" w:rsidRDefault="00EC738B" w:rsidP="00C416C9">
            <w:pPr>
              <w:pStyle w:val="Tablcellssmall"/>
            </w:pPr>
            <w:r w:rsidRPr="00885A39">
              <w:t>Superviso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5E0CAF">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1</w:t>
            </w:r>
          </w:p>
        </w:tc>
        <w:tc>
          <w:tcPr>
            <w:tcW w:w="2639" w:type="dxa"/>
          </w:tcPr>
          <w:p w:rsidR="00EC738B" w:rsidRDefault="00EC738B" w:rsidP="00712044">
            <w:pPr>
              <w:pStyle w:val="Tablcellssmall"/>
            </w:pPr>
            <w:r>
              <w:t>\supervisorAsSchool{}</w:t>
            </w:r>
          </w:p>
          <w:p w:rsidR="00EC738B" w:rsidRDefault="00EC738B" w:rsidP="00712044">
            <w:pPr>
              <w:pStyle w:val="Tablcellssmall"/>
            </w:pPr>
          </w:p>
        </w:tc>
        <w:tc>
          <w:tcPr>
            <w:tcW w:w="2566" w:type="dxa"/>
          </w:tcPr>
          <w:p w:rsidR="00EC738B" w:rsidRDefault="00EC738B" w:rsidP="00C416C9">
            <w:pPr>
              <w:pStyle w:val="Tablcellssmall"/>
            </w:pPr>
            <w:r w:rsidRPr="00885A39">
              <w:t>Supervisor1_organization_L1</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p>
        </w:tc>
        <w:tc>
          <w:tcPr>
            <w:tcW w:w="602" w:type="dxa"/>
          </w:tcPr>
          <w:p w:rsidR="00EC738B" w:rsidRDefault="00EC738B" w:rsidP="00EC738B">
            <w:pPr>
              <w:pStyle w:val="Tablcellssmall"/>
            </w:pPr>
            <w:r>
              <w:t>L2</w:t>
            </w:r>
          </w:p>
        </w:tc>
        <w:tc>
          <w:tcPr>
            <w:tcW w:w="2639" w:type="dxa"/>
          </w:tcPr>
          <w:p w:rsidR="00EC738B" w:rsidRDefault="00EC738B" w:rsidP="00712044">
            <w:pPr>
              <w:pStyle w:val="Tablcellssmall"/>
            </w:pPr>
            <w:r>
              <w:t>supervisorAsDepartment{}</w:t>
            </w:r>
          </w:p>
        </w:tc>
        <w:tc>
          <w:tcPr>
            <w:tcW w:w="2566" w:type="dxa"/>
          </w:tcPr>
          <w:p w:rsidR="00EC738B" w:rsidRDefault="00EC738B" w:rsidP="00C416C9">
            <w:pPr>
              <w:pStyle w:val="Tablcellssmall"/>
            </w:pPr>
            <w:r w:rsidRPr="00885A39">
              <w:t>Supervisor1_organization_L2</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o</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ther organisatio</w:t>
            </w:r>
            <w:r>
              <w:t>n</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supervisorAsOrganization{}</w:t>
            </w:r>
          </w:p>
        </w:tc>
        <w:tc>
          <w:tcPr>
            <w:tcW w:w="2566" w:type="dxa"/>
          </w:tcPr>
          <w:p w:rsidR="00EC738B" w:rsidRDefault="00EC738B" w:rsidP="00C416C9">
            <w:pPr>
              <w:pStyle w:val="Tablcellssmall"/>
            </w:pPr>
            <w:r w:rsidRPr="00885A39">
              <w:t>Supervisor1_Other_organisation</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2</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Lastname{ }</w:t>
            </w:r>
          </w:p>
        </w:tc>
        <w:tc>
          <w:tcPr>
            <w:tcW w:w="2566" w:type="dxa"/>
            <w:shd w:val="clear" w:color="auto" w:fill="FFFF00"/>
          </w:tcPr>
          <w:p w:rsidR="00EC738B" w:rsidRDefault="00EC738B" w:rsidP="00C416C9">
            <w:pPr>
              <w:pStyle w:val="Tablcellssmall"/>
            </w:pPr>
            <w:r w:rsidRPr="00885A39">
              <w:t>Supervisor2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Firstname{}</w:t>
            </w:r>
          </w:p>
        </w:tc>
        <w:tc>
          <w:tcPr>
            <w:tcW w:w="2566" w:type="dxa"/>
            <w:shd w:val="clear" w:color="auto" w:fill="FFFF00"/>
          </w:tcPr>
          <w:p w:rsidR="00EC738B" w:rsidRDefault="00EC738B" w:rsidP="00C416C9">
            <w:pPr>
              <w:pStyle w:val="Tablcellssmall"/>
            </w:pPr>
            <w:r w:rsidRPr="00885A39">
              <w:t>Supervisor2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KTHID{}</w:t>
            </w:r>
          </w:p>
        </w:tc>
        <w:tc>
          <w:tcPr>
            <w:tcW w:w="2566" w:type="dxa"/>
            <w:shd w:val="clear" w:color="auto" w:fill="FFFF00"/>
          </w:tcPr>
          <w:p w:rsidR="00EC738B" w:rsidRDefault="00EC738B" w:rsidP="00C416C9">
            <w:pPr>
              <w:pStyle w:val="Tablcellssmall"/>
            </w:pPr>
            <w:r w:rsidRPr="00885A39">
              <w:t>Supervisor2_Local User Id</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E-mail</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Email{}</w:t>
            </w:r>
          </w:p>
        </w:tc>
        <w:tc>
          <w:tcPr>
            <w:tcW w:w="2566" w:type="dxa"/>
            <w:shd w:val="clear" w:color="auto" w:fill="FFFF00"/>
          </w:tcPr>
          <w:p w:rsidR="00EC738B" w:rsidRDefault="00EC738B" w:rsidP="00C416C9">
            <w:pPr>
              <w:pStyle w:val="Tablcellssmall"/>
            </w:pPr>
            <w:r w:rsidRPr="00885A39">
              <w:t>Supervisor2_E-mail</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0B0571">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rganisation</w:t>
            </w:r>
          </w:p>
        </w:tc>
        <w:tc>
          <w:tcPr>
            <w:tcW w:w="7707" w:type="dxa"/>
            <w:gridSpan w:val="7"/>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1</w:t>
            </w:r>
          </w:p>
        </w:tc>
        <w:tc>
          <w:tcPr>
            <w:tcW w:w="2639" w:type="dxa"/>
            <w:shd w:val="clear" w:color="auto" w:fill="FFFF00"/>
          </w:tcPr>
          <w:p w:rsidR="00EC738B" w:rsidRDefault="00EC738B" w:rsidP="00712044">
            <w:pPr>
              <w:pStyle w:val="Tablcellssmall"/>
            </w:pPr>
            <w:r>
              <w:t>\supervisorBsSchool{}</w:t>
            </w:r>
          </w:p>
        </w:tc>
        <w:tc>
          <w:tcPr>
            <w:tcW w:w="2566" w:type="dxa"/>
            <w:shd w:val="clear" w:color="auto" w:fill="FFFF00"/>
          </w:tcPr>
          <w:p w:rsidR="00EC738B" w:rsidRDefault="00EC738B" w:rsidP="00C416C9">
            <w:pPr>
              <w:pStyle w:val="Tablcellssmall"/>
            </w:pPr>
            <w:r w:rsidRPr="00885A39">
              <w:t>Supervisor2_organization_L1</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p>
        </w:tc>
        <w:tc>
          <w:tcPr>
            <w:tcW w:w="602" w:type="dxa"/>
            <w:shd w:val="clear" w:color="auto" w:fill="FFFF00"/>
          </w:tcPr>
          <w:p w:rsidR="00EC738B" w:rsidRDefault="00EC738B" w:rsidP="00EC738B">
            <w:pPr>
              <w:pStyle w:val="Tablcellssmall"/>
            </w:pPr>
            <w:r>
              <w:t>L2</w:t>
            </w:r>
          </w:p>
        </w:tc>
        <w:tc>
          <w:tcPr>
            <w:tcW w:w="2639" w:type="dxa"/>
            <w:shd w:val="clear" w:color="auto" w:fill="FFFF00"/>
          </w:tcPr>
          <w:p w:rsidR="00EC738B" w:rsidRDefault="00EC738B" w:rsidP="00712044">
            <w:pPr>
              <w:pStyle w:val="Tablcellssmall"/>
            </w:pPr>
            <w:r>
              <w:t>\supervisorBsDepartment{}</w:t>
            </w:r>
          </w:p>
        </w:tc>
        <w:tc>
          <w:tcPr>
            <w:tcW w:w="2566" w:type="dxa"/>
            <w:shd w:val="clear" w:color="auto" w:fill="FFFF00"/>
          </w:tcPr>
          <w:p w:rsidR="00EC738B" w:rsidRDefault="00EC738B" w:rsidP="00C416C9">
            <w:pPr>
              <w:pStyle w:val="Tablcellssmall"/>
            </w:pPr>
            <w:r w:rsidRPr="00885A39">
              <w:t>Supervisor2_organization_L2</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Other organisatio</w:t>
            </w:r>
            <w:r>
              <w:t>n</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BsOrganization{}</w:t>
            </w:r>
          </w:p>
        </w:tc>
        <w:tc>
          <w:tcPr>
            <w:tcW w:w="2566" w:type="dxa"/>
            <w:shd w:val="clear" w:color="auto" w:fill="FFFF00"/>
          </w:tcPr>
          <w:p w:rsidR="00EC738B" w:rsidRDefault="00EC738B" w:rsidP="00C416C9">
            <w:pPr>
              <w:pStyle w:val="Tablcellssmall"/>
            </w:pPr>
            <w:r w:rsidRPr="00885A39">
              <w:t>Supervisor2_Other_organisation</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EC738B">
        <w:tc>
          <w:tcPr>
            <w:tcW w:w="1106" w:type="dxa"/>
            <w:vMerge w:val="restart"/>
            <w:shd w:val="clear" w:color="auto" w:fill="FFFF00"/>
          </w:tcPr>
          <w:p w:rsidR="00EC738B" w:rsidRDefault="00EC738B" w:rsidP="00817143">
            <w:pPr>
              <w:pStyle w:val="Tablcellssmall"/>
            </w:pPr>
            <w:r>
              <w:t>Supervisor3</w:t>
            </w:r>
          </w:p>
        </w:tc>
        <w:tc>
          <w:tcPr>
            <w:tcW w:w="8923" w:type="dxa"/>
            <w:gridSpan w:val="8"/>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a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Lastname{}</w:t>
            </w:r>
          </w:p>
          <w:p w:rsidR="00EC738B" w:rsidRDefault="00EC738B" w:rsidP="00712044">
            <w:pPr>
              <w:pStyle w:val="Tablcellssmall"/>
            </w:pPr>
          </w:p>
        </w:tc>
        <w:tc>
          <w:tcPr>
            <w:tcW w:w="2566" w:type="dxa"/>
            <w:shd w:val="clear" w:color="auto" w:fill="FFFF00"/>
          </w:tcPr>
          <w:p w:rsidR="00EC738B" w:rsidRDefault="00EC738B" w:rsidP="00C416C9">
            <w:pPr>
              <w:pStyle w:val="Tablcellssmall"/>
            </w:pPr>
            <w:r w:rsidRPr="00885A39">
              <w:t>Supervisor3_La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First 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Firstname{}</w:t>
            </w:r>
          </w:p>
        </w:tc>
        <w:tc>
          <w:tcPr>
            <w:tcW w:w="2566" w:type="dxa"/>
            <w:shd w:val="clear" w:color="auto" w:fill="FFFF00"/>
          </w:tcPr>
          <w:p w:rsidR="00EC738B" w:rsidRDefault="00EC738B" w:rsidP="00C416C9">
            <w:pPr>
              <w:pStyle w:val="Tablcellssmall"/>
            </w:pPr>
            <w:r w:rsidRPr="00885A39">
              <w:t>Supervisor3_First_name</w:t>
            </w:r>
          </w:p>
        </w:tc>
        <w:tc>
          <w:tcPr>
            <w:tcW w:w="475" w:type="dxa"/>
            <w:shd w:val="clear" w:color="auto" w:fill="FFFF00"/>
          </w:tcPr>
          <w:p w:rsidR="00EC738B" w:rsidRDefault="00EC738B" w:rsidP="00BC3F54">
            <w:pPr>
              <w:pStyle w:val="BodyText"/>
              <w:ind w:firstLine="0"/>
            </w:pPr>
            <w:r>
              <w:t>x</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8A1603">
              <w:t>Local User Id</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supervisorCsKTHID{}</w:t>
            </w: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E-mail</w:t>
            </w:r>
          </w:p>
        </w:tc>
        <w:tc>
          <w:tcPr>
            <w:tcW w:w="602" w:type="dxa"/>
            <w:tcBorders>
              <w:bottom w:val="single" w:sz="4" w:space="0" w:color="auto"/>
            </w:tcBorders>
            <w:shd w:val="clear" w:color="auto" w:fill="FFFF00"/>
          </w:tcPr>
          <w:p w:rsidR="00EC738B" w:rsidRDefault="00EC738B" w:rsidP="00EC738B">
            <w:pPr>
              <w:pStyle w:val="Tablcellssmall"/>
            </w:pPr>
          </w:p>
        </w:tc>
        <w:tc>
          <w:tcPr>
            <w:tcW w:w="2639" w:type="dxa"/>
            <w:tcBorders>
              <w:bottom w:val="single" w:sz="4" w:space="0" w:color="auto"/>
            </w:tcBorders>
            <w:shd w:val="clear" w:color="auto" w:fill="FFFF00"/>
          </w:tcPr>
          <w:p w:rsidR="00EC738B" w:rsidRDefault="00EC738B" w:rsidP="00712044">
            <w:pPr>
              <w:pStyle w:val="Tablcellssmall"/>
            </w:pPr>
            <w:r>
              <w:t>\supervisorCsEmai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E-mail</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r w:rsidRPr="008A1603">
              <w:t>organisation</w:t>
            </w:r>
          </w:p>
        </w:tc>
        <w:tc>
          <w:tcPr>
            <w:tcW w:w="7707" w:type="dxa"/>
            <w:gridSpan w:val="7"/>
            <w:tcBorders>
              <w:bottom w:val="single" w:sz="4" w:space="0" w:color="auto"/>
            </w:tcBorders>
            <w:shd w:val="clear" w:color="auto" w:fill="FFFF00"/>
          </w:tcPr>
          <w:p w:rsidR="00EC738B" w:rsidRDefault="00EC738B" w:rsidP="00EC738B">
            <w:pPr>
              <w:pStyle w:val="Tablcellssmall"/>
            </w:pP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1</w:t>
            </w:r>
          </w:p>
        </w:tc>
        <w:tc>
          <w:tcPr>
            <w:tcW w:w="2639" w:type="dxa"/>
            <w:tcBorders>
              <w:bottom w:val="single" w:sz="4" w:space="0" w:color="auto"/>
            </w:tcBorders>
            <w:shd w:val="clear" w:color="auto" w:fill="FFFF00"/>
          </w:tcPr>
          <w:p w:rsidR="00EC738B" w:rsidRDefault="00EC738B" w:rsidP="00712044">
            <w:pPr>
              <w:pStyle w:val="Tablcellssmall"/>
            </w:pPr>
            <w:r>
              <w:t>\supervisorCsSchool{}</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1</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x</w:t>
            </w:r>
          </w:p>
        </w:tc>
      </w:tr>
      <w:tr w:rsidR="00EC738B" w:rsidTr="00260936">
        <w:tc>
          <w:tcPr>
            <w:tcW w:w="1106" w:type="dxa"/>
            <w:vMerge/>
            <w:shd w:val="clear" w:color="auto" w:fill="FFFF00"/>
          </w:tcPr>
          <w:p w:rsidR="00EC738B" w:rsidRDefault="00EC738B" w:rsidP="00817143">
            <w:pPr>
              <w:pStyle w:val="Tablcellssmall"/>
            </w:pPr>
          </w:p>
        </w:tc>
        <w:tc>
          <w:tcPr>
            <w:tcW w:w="1216" w:type="dxa"/>
            <w:tcBorders>
              <w:bottom w:val="single" w:sz="4" w:space="0" w:color="auto"/>
            </w:tcBorders>
            <w:shd w:val="clear" w:color="auto" w:fill="FFFF00"/>
          </w:tcPr>
          <w:p w:rsidR="00EC738B" w:rsidRDefault="00EC738B" w:rsidP="00817143">
            <w:pPr>
              <w:pStyle w:val="Tablcellssmall"/>
            </w:pPr>
          </w:p>
        </w:tc>
        <w:tc>
          <w:tcPr>
            <w:tcW w:w="602" w:type="dxa"/>
            <w:tcBorders>
              <w:bottom w:val="single" w:sz="4" w:space="0" w:color="auto"/>
            </w:tcBorders>
            <w:shd w:val="clear" w:color="auto" w:fill="FFFF00"/>
          </w:tcPr>
          <w:p w:rsidR="00EC738B" w:rsidRDefault="00EC738B" w:rsidP="00EC738B">
            <w:pPr>
              <w:pStyle w:val="Tablcellssmall"/>
            </w:pPr>
            <w:r>
              <w:t>L2</w:t>
            </w:r>
          </w:p>
        </w:tc>
        <w:tc>
          <w:tcPr>
            <w:tcW w:w="2639" w:type="dxa"/>
            <w:tcBorders>
              <w:bottom w:val="single" w:sz="4" w:space="0" w:color="auto"/>
            </w:tcBorders>
            <w:shd w:val="clear" w:color="auto" w:fill="FFFF00"/>
          </w:tcPr>
          <w:p w:rsidR="00EC738B" w:rsidRDefault="00EC738B" w:rsidP="00712044">
            <w:pPr>
              <w:pStyle w:val="Tablcellssmall"/>
            </w:pPr>
            <w:r>
              <w:t>\supervisorCsDepartment{}</w:t>
            </w:r>
          </w:p>
        </w:tc>
        <w:tc>
          <w:tcPr>
            <w:tcW w:w="2566" w:type="dxa"/>
            <w:tcBorders>
              <w:bottom w:val="single" w:sz="4" w:space="0" w:color="auto"/>
            </w:tcBorders>
            <w:shd w:val="clear" w:color="auto" w:fill="FFFF00"/>
          </w:tcPr>
          <w:p w:rsidR="00EC738B" w:rsidRDefault="00EC738B" w:rsidP="00C416C9">
            <w:pPr>
              <w:pStyle w:val="Tablcellssmall"/>
            </w:pPr>
            <w:r w:rsidRPr="00885A39">
              <w:t>Supervisor3_organization_L2</w:t>
            </w: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p>
        </w:tc>
        <w:tc>
          <w:tcPr>
            <w:tcW w:w="475" w:type="dxa"/>
            <w:tcBorders>
              <w:bottom w:val="single" w:sz="4" w:space="0" w:color="auto"/>
            </w:tcBorders>
            <w:shd w:val="clear" w:color="auto" w:fill="FFFF00"/>
          </w:tcPr>
          <w:p w:rsidR="00EC738B" w:rsidRDefault="00EC738B" w:rsidP="00BC3F54">
            <w:pPr>
              <w:pStyle w:val="BodyText"/>
              <w:ind w:firstLine="0"/>
            </w:pPr>
            <w:r>
              <w:t>o</w:t>
            </w:r>
          </w:p>
        </w:tc>
      </w:tr>
      <w:tr w:rsidR="00EC738B" w:rsidTr="00EC738B">
        <w:tc>
          <w:tcPr>
            <w:tcW w:w="1106" w:type="dxa"/>
            <w:vMerge/>
            <w:tcBorders>
              <w:bottom w:val="single" w:sz="18" w:space="0" w:color="auto"/>
            </w:tcBorders>
            <w:shd w:val="clear" w:color="auto" w:fill="FFFF00"/>
          </w:tcPr>
          <w:p w:rsidR="00EC738B" w:rsidRDefault="00EC738B" w:rsidP="00817143">
            <w:pPr>
              <w:pStyle w:val="Tablcellssmall"/>
            </w:pPr>
          </w:p>
        </w:tc>
        <w:tc>
          <w:tcPr>
            <w:tcW w:w="1216" w:type="dxa"/>
            <w:tcBorders>
              <w:bottom w:val="single" w:sz="18" w:space="0" w:color="auto"/>
            </w:tcBorders>
            <w:shd w:val="clear" w:color="auto" w:fill="FFFF00"/>
          </w:tcPr>
          <w:p w:rsidR="00EC738B" w:rsidRDefault="00EC738B" w:rsidP="00817143">
            <w:pPr>
              <w:pStyle w:val="Tablcellssmall"/>
            </w:pPr>
            <w:r w:rsidRPr="008A1603">
              <w:t>Other organisatio</w:t>
            </w:r>
            <w:r>
              <w:t>n</w:t>
            </w:r>
          </w:p>
        </w:tc>
        <w:tc>
          <w:tcPr>
            <w:tcW w:w="602" w:type="dxa"/>
            <w:tcBorders>
              <w:bottom w:val="single" w:sz="18" w:space="0" w:color="auto"/>
            </w:tcBorders>
            <w:shd w:val="clear" w:color="auto" w:fill="FFFF00"/>
          </w:tcPr>
          <w:p w:rsidR="00EC738B" w:rsidRDefault="00EC738B" w:rsidP="00EC738B">
            <w:pPr>
              <w:pStyle w:val="Tablcellssmall"/>
            </w:pPr>
          </w:p>
        </w:tc>
        <w:tc>
          <w:tcPr>
            <w:tcW w:w="2639" w:type="dxa"/>
            <w:tcBorders>
              <w:bottom w:val="single" w:sz="18" w:space="0" w:color="auto"/>
            </w:tcBorders>
            <w:shd w:val="clear" w:color="auto" w:fill="FFFF00"/>
          </w:tcPr>
          <w:p w:rsidR="00EC738B" w:rsidRDefault="00EC738B" w:rsidP="00712044">
            <w:pPr>
              <w:pStyle w:val="Tablcellssmall"/>
            </w:pPr>
            <w:r>
              <w:t>\supervisorCsOrganization{}</w:t>
            </w:r>
          </w:p>
        </w:tc>
        <w:tc>
          <w:tcPr>
            <w:tcW w:w="2566" w:type="dxa"/>
            <w:tcBorders>
              <w:bottom w:val="single" w:sz="18" w:space="0" w:color="auto"/>
            </w:tcBorders>
            <w:shd w:val="clear" w:color="auto" w:fill="FFFF00"/>
          </w:tcPr>
          <w:p w:rsidR="00EC738B" w:rsidRDefault="00EC738B" w:rsidP="00C416C9">
            <w:pPr>
              <w:pStyle w:val="Tablcellssmall"/>
            </w:pPr>
            <w:r w:rsidRPr="00885A39">
              <w:t>Supervisor3_Other_organisation</w:t>
            </w:r>
          </w:p>
        </w:tc>
        <w:tc>
          <w:tcPr>
            <w:tcW w:w="475" w:type="dxa"/>
            <w:tcBorders>
              <w:bottom w:val="single" w:sz="18" w:space="0" w:color="auto"/>
            </w:tcBorders>
            <w:shd w:val="clear" w:color="auto" w:fill="FFFF00"/>
          </w:tcPr>
          <w:p w:rsidR="00EC738B" w:rsidRDefault="00EC738B" w:rsidP="00BC3F54">
            <w:pPr>
              <w:pStyle w:val="BodyText"/>
              <w:ind w:firstLine="0"/>
            </w:pPr>
            <w:r>
              <w:t>x</w:t>
            </w: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p>
        </w:tc>
        <w:tc>
          <w:tcPr>
            <w:tcW w:w="475" w:type="dxa"/>
            <w:tcBorders>
              <w:bottom w:val="single" w:sz="18" w:space="0" w:color="auto"/>
            </w:tcBorders>
            <w:shd w:val="clear" w:color="auto" w:fill="FFFF00"/>
          </w:tcPr>
          <w:p w:rsidR="00EC738B" w:rsidRDefault="00EC738B" w:rsidP="00BC3F54">
            <w:pPr>
              <w:pStyle w:val="BodyText"/>
              <w:ind w:firstLine="0"/>
            </w:pPr>
            <w:r>
              <w:t>x</w:t>
            </w:r>
          </w:p>
        </w:tc>
      </w:tr>
      <w:tr w:rsidR="00EC738B" w:rsidTr="00EC738B">
        <w:tc>
          <w:tcPr>
            <w:tcW w:w="1106" w:type="dxa"/>
            <w:vMerge w:val="restart"/>
            <w:tcBorders>
              <w:top w:val="single" w:sz="18" w:space="0" w:color="auto"/>
            </w:tcBorders>
          </w:tcPr>
          <w:p w:rsidR="00EC738B" w:rsidRDefault="00EC738B" w:rsidP="00817143">
            <w:pPr>
              <w:pStyle w:val="Tablcellssmall"/>
            </w:pPr>
            <w:r>
              <w:t>Examiner1</w:t>
            </w:r>
          </w:p>
        </w:tc>
        <w:tc>
          <w:tcPr>
            <w:tcW w:w="8923" w:type="dxa"/>
            <w:gridSpan w:val="8"/>
            <w:tcBorders>
              <w:top w:val="single" w:sz="18" w:space="0" w:color="auto"/>
            </w:tcBorders>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a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Lastname{}</w:t>
            </w:r>
          </w:p>
        </w:tc>
        <w:tc>
          <w:tcPr>
            <w:tcW w:w="2566" w:type="dxa"/>
          </w:tcPr>
          <w:p w:rsidR="00EC738B" w:rsidRDefault="00EC738B" w:rsidP="00C416C9">
            <w:pPr>
              <w:pStyle w:val="Tablcellssmall"/>
            </w:pPr>
            <w:r w:rsidRPr="00885A39">
              <w:t>Examiner1_La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First nam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Firstname{}</w:t>
            </w:r>
          </w:p>
        </w:tc>
        <w:tc>
          <w:tcPr>
            <w:tcW w:w="2566" w:type="dxa"/>
          </w:tcPr>
          <w:p w:rsidR="00EC738B" w:rsidRDefault="00EC738B" w:rsidP="00C416C9">
            <w:pPr>
              <w:pStyle w:val="Tablcellssmall"/>
            </w:pPr>
            <w:r w:rsidRPr="00885A39">
              <w:t>Examiner1_First_nam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Local User Id</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KTHID{}</w:t>
            </w:r>
          </w:p>
        </w:tc>
        <w:tc>
          <w:tcPr>
            <w:tcW w:w="2566" w:type="dxa"/>
          </w:tcPr>
          <w:p w:rsidR="00EC738B" w:rsidRDefault="00EC738B" w:rsidP="00C416C9">
            <w:pPr>
              <w:pStyle w:val="Tablcellssmall"/>
            </w:pPr>
            <w:r w:rsidRPr="00885A39">
              <w:t>Examiner1_Local User Id</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i</w:t>
            </w: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E-mail</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examinersEmail{}</w:t>
            </w:r>
          </w:p>
        </w:tc>
        <w:tc>
          <w:tcPr>
            <w:tcW w:w="2566" w:type="dxa"/>
          </w:tcPr>
          <w:p w:rsidR="00EC738B" w:rsidRDefault="00EC738B" w:rsidP="00C416C9">
            <w:pPr>
              <w:pStyle w:val="Tablcellssmall"/>
            </w:pPr>
            <w:r w:rsidRPr="00885A39">
              <w:t>Examiner1_E-mail</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473B29">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8A1603">
              <w:t>organisation</w:t>
            </w:r>
          </w:p>
        </w:tc>
        <w:tc>
          <w:tcPr>
            <w:tcW w:w="7707" w:type="dxa"/>
            <w:gridSpan w:val="7"/>
          </w:tcPr>
          <w:p w:rsidR="00EC738B" w:rsidRDefault="00EC738B" w:rsidP="00EC738B">
            <w:pPr>
              <w:pStyle w:val="Tablcellssmall"/>
            </w:pPr>
          </w:p>
        </w:tc>
      </w:tr>
      <w:tr w:rsidR="00EC738B" w:rsidTr="00E041A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p>
        </w:tc>
        <w:tc>
          <w:tcPr>
            <w:tcW w:w="602" w:type="dxa"/>
            <w:tcBorders>
              <w:bottom w:val="single" w:sz="4" w:space="0" w:color="auto"/>
            </w:tcBorders>
          </w:tcPr>
          <w:p w:rsidR="00EC738B" w:rsidRDefault="00EC738B" w:rsidP="00EC738B">
            <w:pPr>
              <w:pStyle w:val="Tablcellssmall"/>
            </w:pPr>
            <w:r>
              <w:t>L1</w:t>
            </w:r>
          </w:p>
        </w:tc>
        <w:tc>
          <w:tcPr>
            <w:tcW w:w="2639" w:type="dxa"/>
            <w:tcBorders>
              <w:bottom w:val="single" w:sz="4" w:space="0" w:color="auto"/>
            </w:tcBorders>
          </w:tcPr>
          <w:p w:rsidR="00EC738B" w:rsidRDefault="00EC738B" w:rsidP="00712044">
            <w:pPr>
              <w:pStyle w:val="Tablcellssmall"/>
            </w:pPr>
            <w:r>
              <w:t>\examinersSchool{}</w:t>
            </w:r>
          </w:p>
        </w:tc>
        <w:tc>
          <w:tcPr>
            <w:tcW w:w="2566" w:type="dxa"/>
            <w:tcBorders>
              <w:bottom w:val="single" w:sz="4" w:space="0" w:color="auto"/>
            </w:tcBorders>
          </w:tcPr>
          <w:p w:rsidR="00EC738B" w:rsidRDefault="00EC738B" w:rsidP="00C416C9">
            <w:pPr>
              <w:pStyle w:val="Tablcellssmall"/>
            </w:pPr>
            <w:r w:rsidRPr="00885A39">
              <w:t>Examiner1_organization_L1</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041A7">
        <w:tc>
          <w:tcPr>
            <w:tcW w:w="1106" w:type="dxa"/>
            <w:vMerge/>
          </w:tcPr>
          <w:p w:rsidR="00EC738B" w:rsidRDefault="00EC738B" w:rsidP="00817143">
            <w:pPr>
              <w:pStyle w:val="Tablcellssmall"/>
            </w:pPr>
          </w:p>
        </w:tc>
        <w:tc>
          <w:tcPr>
            <w:tcW w:w="1216" w:type="dxa"/>
            <w:tcBorders>
              <w:bottom w:val="single" w:sz="2" w:space="0" w:color="auto"/>
            </w:tcBorders>
          </w:tcPr>
          <w:p w:rsidR="00EC738B" w:rsidRDefault="00EC738B" w:rsidP="00817143">
            <w:pPr>
              <w:pStyle w:val="Tablcellssmall"/>
            </w:pPr>
          </w:p>
        </w:tc>
        <w:tc>
          <w:tcPr>
            <w:tcW w:w="602" w:type="dxa"/>
            <w:tcBorders>
              <w:bottom w:val="single" w:sz="2" w:space="0" w:color="auto"/>
            </w:tcBorders>
          </w:tcPr>
          <w:p w:rsidR="00EC738B" w:rsidRDefault="00EC738B" w:rsidP="00EC738B">
            <w:pPr>
              <w:pStyle w:val="Tablcellssmall"/>
            </w:pPr>
            <w:r>
              <w:t>L2</w:t>
            </w:r>
          </w:p>
        </w:tc>
        <w:tc>
          <w:tcPr>
            <w:tcW w:w="2639" w:type="dxa"/>
            <w:tcBorders>
              <w:bottom w:val="single" w:sz="2" w:space="0" w:color="auto"/>
            </w:tcBorders>
          </w:tcPr>
          <w:p w:rsidR="00EC738B" w:rsidRDefault="00EC738B" w:rsidP="00712044">
            <w:pPr>
              <w:pStyle w:val="Tablcellssmall"/>
            </w:pPr>
            <w:r>
              <w:t>\examinersDepartment{}</w:t>
            </w:r>
          </w:p>
        </w:tc>
        <w:tc>
          <w:tcPr>
            <w:tcW w:w="2566" w:type="dxa"/>
            <w:tcBorders>
              <w:bottom w:val="single" w:sz="2" w:space="0" w:color="auto"/>
            </w:tcBorders>
          </w:tcPr>
          <w:p w:rsidR="00EC738B" w:rsidRDefault="00EC738B" w:rsidP="00C416C9">
            <w:pPr>
              <w:pStyle w:val="Tablcellssmall"/>
            </w:pPr>
            <w:r w:rsidRPr="00885A39">
              <w:t>Examiner1_organization_L2</w:t>
            </w: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c>
          <w:tcPr>
            <w:tcW w:w="475" w:type="dxa"/>
            <w:tcBorders>
              <w:bottom w:val="single" w:sz="2" w:space="0" w:color="auto"/>
            </w:tcBorders>
          </w:tcPr>
          <w:p w:rsidR="00EC738B" w:rsidRDefault="00EC738B" w:rsidP="00BC3F54">
            <w:pPr>
              <w:pStyle w:val="BodyText"/>
              <w:ind w:firstLine="0"/>
            </w:pPr>
          </w:p>
        </w:tc>
      </w:tr>
      <w:tr w:rsidR="00EC738B" w:rsidTr="00E041A7">
        <w:tc>
          <w:tcPr>
            <w:tcW w:w="1106" w:type="dxa"/>
            <w:vMerge/>
            <w:tcBorders>
              <w:bottom w:val="single" w:sz="18" w:space="0" w:color="auto"/>
            </w:tcBorders>
          </w:tcPr>
          <w:p w:rsidR="00EC738B" w:rsidRDefault="00EC738B" w:rsidP="00817143">
            <w:pPr>
              <w:pStyle w:val="Tablcellssmall"/>
            </w:pPr>
          </w:p>
        </w:tc>
        <w:tc>
          <w:tcPr>
            <w:tcW w:w="1216" w:type="dxa"/>
            <w:tcBorders>
              <w:top w:val="single" w:sz="2" w:space="0" w:color="auto"/>
              <w:bottom w:val="single" w:sz="18" w:space="0" w:color="auto"/>
            </w:tcBorders>
          </w:tcPr>
          <w:p w:rsidR="00EC738B" w:rsidRDefault="00EC738B" w:rsidP="00817143">
            <w:pPr>
              <w:pStyle w:val="Tablcellssmall"/>
            </w:pPr>
            <w:r w:rsidRPr="008A1603">
              <w:t>Other organisatio</w:t>
            </w:r>
            <w:r>
              <w:t>n</w:t>
            </w:r>
          </w:p>
        </w:tc>
        <w:tc>
          <w:tcPr>
            <w:tcW w:w="602" w:type="dxa"/>
            <w:tcBorders>
              <w:top w:val="single" w:sz="2" w:space="0" w:color="auto"/>
              <w:bottom w:val="single" w:sz="18" w:space="0" w:color="auto"/>
            </w:tcBorders>
          </w:tcPr>
          <w:p w:rsidR="00EC738B" w:rsidRDefault="00EC738B" w:rsidP="00EC738B">
            <w:pPr>
              <w:pStyle w:val="Tablcellssmall"/>
            </w:pPr>
          </w:p>
        </w:tc>
        <w:tc>
          <w:tcPr>
            <w:tcW w:w="2639" w:type="dxa"/>
            <w:tcBorders>
              <w:top w:val="single" w:sz="2" w:space="0" w:color="auto"/>
              <w:bottom w:val="single" w:sz="18" w:space="0" w:color="auto"/>
            </w:tcBorders>
          </w:tcPr>
          <w:p w:rsidR="00EC738B" w:rsidRDefault="00EC738B" w:rsidP="00712044">
            <w:pPr>
              <w:pStyle w:val="Tablcellssmall"/>
            </w:pPr>
            <w:r>
              <w:t>\examinersOrganization{}</w:t>
            </w:r>
          </w:p>
        </w:tc>
        <w:tc>
          <w:tcPr>
            <w:tcW w:w="2566" w:type="dxa"/>
            <w:tcBorders>
              <w:top w:val="single" w:sz="2" w:space="0" w:color="auto"/>
              <w:bottom w:val="single" w:sz="18" w:space="0" w:color="auto"/>
            </w:tcBorders>
          </w:tcPr>
          <w:p w:rsidR="00EC738B" w:rsidRDefault="00EC738B" w:rsidP="00C416C9">
            <w:pPr>
              <w:pStyle w:val="Tablcellssmall"/>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p>
        </w:tc>
        <w:tc>
          <w:tcPr>
            <w:tcW w:w="475" w:type="dxa"/>
            <w:tcBorders>
              <w:top w:val="single" w:sz="2" w:space="0" w:color="auto"/>
              <w:bottom w:val="single" w:sz="18" w:space="0" w:color="auto"/>
            </w:tcBorders>
          </w:tcPr>
          <w:p w:rsidR="00EC738B" w:rsidRDefault="00EC738B" w:rsidP="00BC3F54">
            <w:pPr>
              <w:pStyle w:val="BodyText"/>
              <w:ind w:firstLine="0"/>
            </w:pPr>
            <w:r>
              <w:t>o</w:t>
            </w:r>
          </w:p>
        </w:tc>
      </w:tr>
      <w:tr w:rsidR="00EC738B" w:rsidTr="00EC738B">
        <w:tc>
          <w:tcPr>
            <w:tcW w:w="1106" w:type="dxa"/>
            <w:vMerge w:val="restart"/>
            <w:tcBorders>
              <w:top w:val="single" w:sz="18" w:space="0" w:color="auto"/>
            </w:tcBorders>
            <w:shd w:val="clear" w:color="auto" w:fill="FFFF00"/>
          </w:tcPr>
          <w:p w:rsidR="00EC738B" w:rsidRDefault="00EC738B" w:rsidP="00817143">
            <w:pPr>
              <w:pStyle w:val="Tablcellssmall"/>
            </w:pPr>
            <w:r>
              <w:t>Cooperation</w:t>
            </w:r>
          </w:p>
        </w:tc>
        <w:tc>
          <w:tcPr>
            <w:tcW w:w="8923" w:type="dxa"/>
            <w:gridSpan w:val="8"/>
            <w:tcBorders>
              <w:top w:val="single" w:sz="18" w:space="0" w:color="auto"/>
            </w:tcBorders>
            <w:shd w:val="clear" w:color="auto" w:fill="FFFF00"/>
          </w:tcPr>
          <w:p w:rsidR="00EC738B" w:rsidRDefault="00EC738B" w:rsidP="00EC738B">
            <w:pPr>
              <w:pStyle w:val="Tablcellssmall"/>
            </w:pP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sidRPr="00DD4E93">
              <w:t>Partner_name</w:t>
            </w:r>
          </w:p>
        </w:tc>
        <w:tc>
          <w:tcPr>
            <w:tcW w:w="602" w:type="dxa"/>
            <w:shd w:val="clear" w:color="auto" w:fill="FFFF00"/>
          </w:tcPr>
          <w:p w:rsidR="00EC738B" w:rsidRDefault="00EC738B" w:rsidP="00EC738B">
            <w:pPr>
              <w:pStyle w:val="Tablcellssmall"/>
            </w:pPr>
          </w:p>
        </w:tc>
        <w:tc>
          <w:tcPr>
            <w:tcW w:w="2639" w:type="dxa"/>
            <w:shd w:val="clear" w:color="auto" w:fill="FFFF00"/>
          </w:tcPr>
          <w:p w:rsidR="00EC738B" w:rsidRDefault="00EC738B" w:rsidP="00712044">
            <w:pPr>
              <w:pStyle w:val="Tablcellssmall"/>
            </w:pPr>
            <w:r>
              <w:t>\hostcompany{}        or \hostorganization{}</w:t>
            </w:r>
          </w:p>
        </w:tc>
        <w:tc>
          <w:tcPr>
            <w:tcW w:w="2566" w:type="dxa"/>
            <w:shd w:val="clear" w:color="auto" w:fill="FFFF00"/>
          </w:tcPr>
          <w:p w:rsidR="00EC738B" w:rsidRDefault="00EC738B" w:rsidP="00C416C9">
            <w:pPr>
              <w:pStyle w:val="Tablcellssmall"/>
            </w:pPr>
            <w:r w:rsidRPr="00885A39">
              <w:t>Cooperation_Partner_name</w:t>
            </w: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C416C9" w:rsidTr="00EC738B">
        <w:tc>
          <w:tcPr>
            <w:tcW w:w="1106" w:type="dxa"/>
          </w:tcPr>
          <w:p w:rsidR="00BF0C6E" w:rsidRDefault="00BF0C6E" w:rsidP="00817143">
            <w:pPr>
              <w:pStyle w:val="Tablcellssmall"/>
            </w:pPr>
            <w:r w:rsidRPr="00DD4E93">
              <w:t>National Subject Categories</w:t>
            </w:r>
          </w:p>
        </w:tc>
        <w:tc>
          <w:tcPr>
            <w:tcW w:w="1216" w:type="dxa"/>
          </w:tcPr>
          <w:p w:rsidR="00BF0C6E" w:rsidRDefault="00BF0C6E" w:rsidP="00817143">
            <w:pPr>
              <w:pStyle w:val="Tablcellssmall"/>
            </w:pPr>
          </w:p>
        </w:tc>
        <w:tc>
          <w:tcPr>
            <w:tcW w:w="602" w:type="dxa"/>
          </w:tcPr>
          <w:p w:rsidR="00BF0C6E" w:rsidRDefault="00BF0C6E" w:rsidP="00EC738B">
            <w:pPr>
              <w:pStyle w:val="Tablcellssmall"/>
            </w:pPr>
          </w:p>
        </w:tc>
        <w:tc>
          <w:tcPr>
            <w:tcW w:w="2639" w:type="dxa"/>
          </w:tcPr>
          <w:p w:rsidR="00BF0C6E" w:rsidRDefault="00C33FC5" w:rsidP="00712044">
            <w:pPr>
              <w:pStyle w:val="Tablcellssmall"/>
            </w:pPr>
            <w:r w:rsidRPr="00C33FC5">
              <w:t>\nationalsubjectcategories{}</w:t>
            </w:r>
          </w:p>
        </w:tc>
        <w:tc>
          <w:tcPr>
            <w:tcW w:w="2566" w:type="dxa"/>
          </w:tcPr>
          <w:p w:rsidR="00BF0C6E" w:rsidRDefault="00BF0C6E" w:rsidP="00C416C9">
            <w:pPr>
              <w:pStyle w:val="Tablcellssmall"/>
            </w:pPr>
            <w:r w:rsidRPr="00885A39">
              <w:t>National Subject Categories</w:t>
            </w: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p>
        </w:tc>
        <w:tc>
          <w:tcPr>
            <w:tcW w:w="475" w:type="dxa"/>
          </w:tcPr>
          <w:p w:rsidR="00BF0C6E" w:rsidRDefault="00BF0C6E" w:rsidP="00BC3F54">
            <w:pPr>
              <w:pStyle w:val="BodyText"/>
              <w:ind w:firstLine="0"/>
            </w:pPr>
            <w:r>
              <w:t>x</w:t>
            </w:r>
          </w:p>
        </w:tc>
      </w:tr>
      <w:tr w:rsidR="00EC738B" w:rsidTr="00EC738B">
        <w:tc>
          <w:tcPr>
            <w:tcW w:w="1106" w:type="dxa"/>
            <w:vMerge w:val="restart"/>
          </w:tcPr>
          <w:p w:rsidR="00EC738B" w:rsidRDefault="00EC738B" w:rsidP="00817143">
            <w:pPr>
              <w:pStyle w:val="Tablcellssmall"/>
            </w:pPr>
            <w:r w:rsidRPr="00DD4E93">
              <w:t>Other inform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Year</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the\year</w:t>
            </w:r>
          </w:p>
        </w:tc>
        <w:tc>
          <w:tcPr>
            <w:tcW w:w="2566" w:type="dxa"/>
          </w:tcPr>
          <w:p w:rsidR="00EC738B" w:rsidRDefault="00EC738B" w:rsidP="00C416C9">
            <w:pPr>
              <w:pStyle w:val="Tablcellssmall"/>
            </w:pPr>
            <w:r>
              <w:t>(derived from document property Date)</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rsidRPr="00DD4E93">
              <w:t>Number of pages</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derived from labels: pg:lastPageofPreface and pg:lastPageofMainmatter)</w:t>
            </w:r>
          </w:p>
        </w:tc>
        <w:tc>
          <w:tcPr>
            <w:tcW w:w="2566" w:type="dxa"/>
          </w:tcPr>
          <w:p w:rsidR="00EC738B" w:rsidRDefault="00EC738B" w:rsidP="00C416C9">
            <w:pPr>
              <w:pStyle w:val="Tablcellssmall"/>
            </w:pPr>
            <w:r>
              <w:t>(derived from bookmarks: lastPageofPreface and lastPageofMainmatter)</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val="restart"/>
          </w:tcPr>
          <w:p w:rsidR="00EC738B" w:rsidRDefault="00EC738B" w:rsidP="00817143">
            <w:pPr>
              <w:pStyle w:val="Tablcellssmall"/>
            </w:pPr>
            <w:r>
              <w:t>Series</w:t>
            </w:r>
          </w:p>
        </w:tc>
        <w:tc>
          <w:tcPr>
            <w:tcW w:w="8923" w:type="dxa"/>
            <w:gridSpan w:val="8"/>
          </w:tcPr>
          <w:p w:rsidR="00EC738B" w:rsidRDefault="00EC738B" w:rsidP="00EC738B">
            <w:pPr>
              <w:pStyle w:val="Tablcellssmall"/>
            </w:pPr>
          </w:p>
        </w:tc>
      </w:tr>
      <w:tr w:rsidR="00EC738B" w:rsidTr="00902B77">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rsidRPr="00DD4E93">
              <w:t>Title of series</w:t>
            </w:r>
          </w:p>
        </w:tc>
        <w:tc>
          <w:tcPr>
            <w:tcW w:w="602" w:type="dxa"/>
            <w:tcBorders>
              <w:bottom w:val="single" w:sz="4" w:space="0" w:color="auto"/>
            </w:tcBorders>
          </w:tcPr>
          <w:p w:rsidR="00EC738B" w:rsidRDefault="00EC738B" w:rsidP="00EC738B">
            <w:pPr>
              <w:pStyle w:val="Tablcellssmall"/>
            </w:pPr>
          </w:p>
        </w:tc>
        <w:tc>
          <w:tcPr>
            <w:tcW w:w="2639" w:type="dxa"/>
            <w:vMerge w:val="restart"/>
            <w:vAlign w:val="center"/>
          </w:tcPr>
          <w:p w:rsidR="00EC738B" w:rsidRDefault="00EC738B" w:rsidP="008A2470">
            <w:pPr>
              <w:pStyle w:val="Tablcellssmall"/>
            </w:pPr>
            <w:r w:rsidRPr="008A2470">
              <w:t>\trita{TRITA-EECS-EX}{2021:00}</w:t>
            </w:r>
          </w:p>
        </w:tc>
        <w:tc>
          <w:tcPr>
            <w:tcW w:w="2566" w:type="dxa"/>
            <w:tcBorders>
              <w:bottom w:val="single" w:sz="4" w:space="0" w:color="auto"/>
            </w:tcBorders>
          </w:tcPr>
          <w:p w:rsidR="00EC738B" w:rsidRPr="00EC738B" w:rsidRDefault="00EC738B" w:rsidP="00EC738B">
            <w:pPr>
              <w:pStyle w:val="Tablcellssmall"/>
            </w:pPr>
            <w:r w:rsidRPr="00EC738B">
              <w:rPr>
                <w:rStyle w:val="HTMLCode"/>
                <w:rFonts w:ascii="Times New Roman" w:hAnsi="Times New Roman"/>
                <w:sz w:val="18"/>
                <w:szCs w:val="22"/>
              </w:rPr>
              <w:t>Series_name</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18" w:space="0" w:color="auto"/>
            </w:tcBorders>
          </w:tcPr>
          <w:p w:rsidR="00EC738B" w:rsidRDefault="00EC738B" w:rsidP="00817143">
            <w:pPr>
              <w:pStyle w:val="Tablcellssmall"/>
            </w:pPr>
          </w:p>
        </w:tc>
        <w:tc>
          <w:tcPr>
            <w:tcW w:w="1216" w:type="dxa"/>
            <w:tcBorders>
              <w:bottom w:val="single" w:sz="18" w:space="0" w:color="auto"/>
            </w:tcBorders>
          </w:tcPr>
          <w:p w:rsidR="00EC738B" w:rsidRDefault="00EC738B" w:rsidP="00817143">
            <w:pPr>
              <w:pStyle w:val="Tablcellssmall"/>
            </w:pPr>
            <w:r w:rsidRPr="00DD4E93">
              <w:t>No. in series</w:t>
            </w:r>
          </w:p>
        </w:tc>
        <w:tc>
          <w:tcPr>
            <w:tcW w:w="602" w:type="dxa"/>
            <w:tcBorders>
              <w:bottom w:val="single" w:sz="18" w:space="0" w:color="auto"/>
            </w:tcBorders>
          </w:tcPr>
          <w:p w:rsidR="00EC738B" w:rsidRDefault="00EC738B" w:rsidP="00EC738B">
            <w:pPr>
              <w:pStyle w:val="Tablcellssmall"/>
            </w:pPr>
          </w:p>
        </w:tc>
        <w:tc>
          <w:tcPr>
            <w:tcW w:w="2639" w:type="dxa"/>
            <w:vMerge/>
            <w:tcBorders>
              <w:bottom w:val="single" w:sz="18" w:space="0" w:color="auto"/>
            </w:tcBorders>
          </w:tcPr>
          <w:p w:rsidR="00EC738B" w:rsidRDefault="00EC738B" w:rsidP="00712044">
            <w:pPr>
              <w:pStyle w:val="Tablcellssmall"/>
            </w:pPr>
          </w:p>
        </w:tc>
        <w:tc>
          <w:tcPr>
            <w:tcW w:w="2566" w:type="dxa"/>
            <w:tcBorders>
              <w:bottom w:val="single" w:sz="18" w:space="0" w:color="auto"/>
            </w:tcBorders>
          </w:tcPr>
          <w:p w:rsidR="00EC738B" w:rsidRPr="00EC738B" w:rsidRDefault="00EC738B" w:rsidP="00EC738B">
            <w:pPr>
              <w:pStyle w:val="Tablcellssmall"/>
            </w:pPr>
            <w:r w:rsidRPr="00EC738B">
              <w:rPr>
                <w:rStyle w:val="HTMLCode"/>
                <w:rFonts w:ascii="Times New Roman" w:hAnsi="Times New Roman"/>
                <w:sz w:val="18"/>
                <w:szCs w:val="22"/>
              </w:rPr>
              <w:t>Number_in_series</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c>
          <w:tcPr>
            <w:tcW w:w="475" w:type="dxa"/>
            <w:tcBorders>
              <w:bottom w:val="single" w:sz="18" w:space="0" w:color="auto"/>
            </w:tcBorders>
          </w:tcPr>
          <w:p w:rsidR="00EC738B" w:rsidRDefault="00EC738B" w:rsidP="00BC3F54">
            <w:pPr>
              <w:pStyle w:val="BodyText"/>
              <w:ind w:firstLine="0"/>
            </w:pPr>
          </w:p>
        </w:tc>
        <w:tc>
          <w:tcPr>
            <w:tcW w:w="475" w:type="dxa"/>
            <w:tcBorders>
              <w:bottom w:val="single" w:sz="18"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t>Opponent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EC738B" w:rsidP="00712044">
            <w:pPr>
              <w:pStyle w:val="Tablcellssmall"/>
            </w:pPr>
            <w:r w:rsidRPr="00EC738B">
              <w:t>\opponentsNames{}</w:t>
            </w:r>
          </w:p>
        </w:tc>
        <w:tc>
          <w:tcPr>
            <w:tcW w:w="2566" w:type="dxa"/>
            <w:tcBorders>
              <w:top w:val="single" w:sz="18" w:space="0" w:color="auto"/>
            </w:tcBorders>
          </w:tcPr>
          <w:p w:rsidR="00BF0C6E" w:rsidRPr="00C416C9" w:rsidRDefault="00BF0C6E" w:rsidP="00C416C9">
            <w:pPr>
              <w:pStyle w:val="Tablcellssmall"/>
            </w:pPr>
            <w:r w:rsidRPr="00C416C9">
              <w:t>Opponents_Name</w:t>
            </w:r>
          </w:p>
        </w:tc>
        <w:tc>
          <w:tcPr>
            <w:tcW w:w="475" w:type="dxa"/>
            <w:tcBorders>
              <w:top w:val="single" w:sz="18" w:space="0" w:color="auto"/>
            </w:tcBorders>
          </w:tcPr>
          <w:p w:rsidR="00BF0C6E" w:rsidRDefault="00BF0C6E" w:rsidP="00BC3F54">
            <w:pPr>
              <w:pStyle w:val="BodyText"/>
              <w:ind w:firstLine="0"/>
            </w:pPr>
            <w:r>
              <w:t>x</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Presentation</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Date</w:t>
            </w:r>
          </w:p>
        </w:tc>
        <w:tc>
          <w:tcPr>
            <w:tcW w:w="602" w:type="dxa"/>
          </w:tcPr>
          <w:p w:rsidR="00EC738B" w:rsidRDefault="00EC738B" w:rsidP="00EC738B">
            <w:pPr>
              <w:pStyle w:val="Tablcellssmall"/>
            </w:pPr>
          </w:p>
        </w:tc>
        <w:tc>
          <w:tcPr>
            <w:tcW w:w="2639" w:type="dxa"/>
          </w:tcPr>
          <w:p w:rsidR="00EC738B" w:rsidRDefault="00EC738B" w:rsidP="00BC3F54">
            <w:pPr>
              <w:pStyle w:val="Tablcellssmall"/>
            </w:pPr>
            <w:r>
              <w:t>\presentationDateAndTimeISO{}</w:t>
            </w:r>
          </w:p>
        </w:tc>
        <w:tc>
          <w:tcPr>
            <w:tcW w:w="2566" w:type="dxa"/>
          </w:tcPr>
          <w:p w:rsidR="00EC738B" w:rsidRPr="00C416C9" w:rsidRDefault="00EC738B" w:rsidP="00C416C9">
            <w:pPr>
              <w:pStyle w:val="Tablcellssmall"/>
            </w:pPr>
            <w:r w:rsidRPr="00C416C9">
              <w:t>Presentation_Dat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Language</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Language{ }</w:t>
            </w:r>
          </w:p>
        </w:tc>
        <w:tc>
          <w:tcPr>
            <w:tcW w:w="2566" w:type="dxa"/>
          </w:tcPr>
          <w:p w:rsidR="00EC738B" w:rsidRPr="00C416C9" w:rsidRDefault="00EC738B" w:rsidP="00C416C9">
            <w:pPr>
              <w:pStyle w:val="Tablcellssmall"/>
            </w:pPr>
            <w:r w:rsidRPr="00C416C9">
              <w:t>Presentation_Language</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Room</w:t>
            </w:r>
          </w:p>
        </w:tc>
        <w:tc>
          <w:tcPr>
            <w:tcW w:w="602" w:type="dxa"/>
          </w:tcPr>
          <w:p w:rsidR="00EC738B" w:rsidRDefault="00EC738B" w:rsidP="00EC738B">
            <w:pPr>
              <w:pStyle w:val="Tablcellssmall"/>
            </w:pPr>
          </w:p>
        </w:tc>
        <w:tc>
          <w:tcPr>
            <w:tcW w:w="2639" w:type="dxa"/>
          </w:tcPr>
          <w:p w:rsidR="00EC738B" w:rsidRDefault="00EC738B" w:rsidP="00712044">
            <w:pPr>
              <w:pStyle w:val="Tablcellssmall"/>
            </w:pPr>
            <w:r>
              <w:t>\presentationRoom{}</w:t>
            </w:r>
          </w:p>
        </w:tc>
        <w:tc>
          <w:tcPr>
            <w:tcW w:w="2566" w:type="dxa"/>
          </w:tcPr>
          <w:p w:rsidR="00EC738B" w:rsidRPr="00C416C9" w:rsidRDefault="00EC738B" w:rsidP="00C416C9">
            <w:pPr>
              <w:pStyle w:val="Tablcellssmall"/>
            </w:pPr>
            <w:r w:rsidRPr="00C416C9">
              <w:t>Presentation_Room</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1360D0">
        <w:tc>
          <w:tcPr>
            <w:tcW w:w="1106" w:type="dxa"/>
            <w:vMerge/>
          </w:tcPr>
          <w:p w:rsidR="00EC738B" w:rsidRDefault="00EC738B" w:rsidP="00817143">
            <w:pPr>
              <w:pStyle w:val="Tablcellssmall"/>
            </w:pPr>
          </w:p>
        </w:tc>
        <w:tc>
          <w:tcPr>
            <w:tcW w:w="1216" w:type="dxa"/>
            <w:tcBorders>
              <w:bottom w:val="single" w:sz="4" w:space="0" w:color="auto"/>
            </w:tcBorders>
          </w:tcPr>
          <w:p w:rsidR="00EC738B" w:rsidRDefault="00EC738B" w:rsidP="00817143">
            <w:pPr>
              <w:pStyle w:val="Tablcellssmall"/>
            </w:pPr>
            <w:r>
              <w:t>Address</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712044">
            <w:pPr>
              <w:pStyle w:val="Tablcellssmall"/>
            </w:pPr>
            <w:r>
              <w:t>\presentationAddress{ }</w:t>
            </w:r>
          </w:p>
        </w:tc>
        <w:tc>
          <w:tcPr>
            <w:tcW w:w="2566" w:type="dxa"/>
            <w:tcBorders>
              <w:bottom w:val="single" w:sz="4" w:space="0" w:color="auto"/>
            </w:tcBorders>
          </w:tcPr>
          <w:p w:rsidR="00EC738B" w:rsidRPr="00C416C9" w:rsidRDefault="00EC738B" w:rsidP="00C416C9">
            <w:pPr>
              <w:pStyle w:val="Tablcellssmall"/>
            </w:pPr>
            <w:r w:rsidRPr="00C416C9">
              <w:t>Presentation_Address</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EC738B" w:rsidTr="00EC738B">
        <w:tc>
          <w:tcPr>
            <w:tcW w:w="1106" w:type="dxa"/>
            <w:vMerge/>
            <w:tcBorders>
              <w:bottom w:val="single" w:sz="4" w:space="0" w:color="auto"/>
            </w:tcBorders>
          </w:tcPr>
          <w:p w:rsidR="00EC738B" w:rsidRDefault="00EC738B" w:rsidP="00BC3F54">
            <w:pPr>
              <w:pStyle w:val="Tablcellssmall"/>
            </w:pPr>
          </w:p>
        </w:tc>
        <w:tc>
          <w:tcPr>
            <w:tcW w:w="1216" w:type="dxa"/>
            <w:tcBorders>
              <w:bottom w:val="single" w:sz="4" w:space="0" w:color="auto"/>
            </w:tcBorders>
          </w:tcPr>
          <w:p w:rsidR="00EC738B" w:rsidRDefault="00EC738B" w:rsidP="00BC3F54">
            <w:pPr>
              <w:pStyle w:val="Tablcellssmall"/>
            </w:pPr>
            <w:r>
              <w:t>City</w:t>
            </w:r>
          </w:p>
        </w:tc>
        <w:tc>
          <w:tcPr>
            <w:tcW w:w="602" w:type="dxa"/>
            <w:tcBorders>
              <w:bottom w:val="single" w:sz="4" w:space="0" w:color="auto"/>
            </w:tcBorders>
          </w:tcPr>
          <w:p w:rsidR="00EC738B" w:rsidRDefault="00EC738B" w:rsidP="00EC738B">
            <w:pPr>
              <w:pStyle w:val="Tablcellssmall"/>
            </w:pPr>
          </w:p>
        </w:tc>
        <w:tc>
          <w:tcPr>
            <w:tcW w:w="2639" w:type="dxa"/>
            <w:tcBorders>
              <w:bottom w:val="single" w:sz="4" w:space="0" w:color="auto"/>
            </w:tcBorders>
          </w:tcPr>
          <w:p w:rsidR="00EC738B" w:rsidRDefault="00EC738B" w:rsidP="00BC3F54">
            <w:pPr>
              <w:pStyle w:val="Tablcellssmall"/>
            </w:pPr>
            <w:r>
              <w:t>\presentationCity{ }</w:t>
            </w:r>
          </w:p>
        </w:tc>
        <w:tc>
          <w:tcPr>
            <w:tcW w:w="2566" w:type="dxa"/>
            <w:tcBorders>
              <w:bottom w:val="single" w:sz="4" w:space="0" w:color="auto"/>
            </w:tcBorders>
          </w:tcPr>
          <w:p w:rsidR="00EC738B" w:rsidRPr="00C416C9" w:rsidRDefault="00EC738B" w:rsidP="00C416C9">
            <w:pPr>
              <w:pStyle w:val="Tablcellssmall"/>
            </w:pPr>
            <w:r w:rsidRPr="00C416C9">
              <w:t>Presentation_City</w:t>
            </w:r>
          </w:p>
        </w:tc>
        <w:tc>
          <w:tcPr>
            <w:tcW w:w="475" w:type="dxa"/>
            <w:tcBorders>
              <w:bottom w:val="single" w:sz="4" w:space="0" w:color="auto"/>
            </w:tcBorders>
          </w:tcPr>
          <w:p w:rsidR="00EC738B" w:rsidRDefault="00EC738B" w:rsidP="00BC3F54">
            <w:pPr>
              <w:pStyle w:val="BodyText"/>
              <w:ind w:firstLine="0"/>
            </w:pPr>
            <w:r>
              <w:t>x</w:t>
            </w: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p>
        </w:tc>
        <w:tc>
          <w:tcPr>
            <w:tcW w:w="475" w:type="dxa"/>
            <w:tcBorders>
              <w:bottom w:val="single" w:sz="4" w:space="0" w:color="auto"/>
            </w:tcBorders>
          </w:tcPr>
          <w:p w:rsidR="00EC738B" w:rsidRDefault="00EC738B" w:rsidP="00BC3F54">
            <w:pPr>
              <w:pStyle w:val="BodyText"/>
              <w:ind w:firstLine="0"/>
            </w:pPr>
            <w:r>
              <w:t>x</w:t>
            </w:r>
          </w:p>
        </w:tc>
      </w:tr>
      <w:tr w:rsidR="00C416C9" w:rsidTr="00EC738B">
        <w:tc>
          <w:tcPr>
            <w:tcW w:w="1106" w:type="dxa"/>
            <w:tcBorders>
              <w:top w:val="single" w:sz="18" w:space="0" w:color="auto"/>
            </w:tcBorders>
          </w:tcPr>
          <w:p w:rsidR="00BF0C6E" w:rsidRDefault="00BF0C6E" w:rsidP="00817143">
            <w:pPr>
              <w:pStyle w:val="Tablcellssmall"/>
            </w:pPr>
            <w:r w:rsidRPr="00DD4E93">
              <w:t>Number of lang instances</w:t>
            </w:r>
          </w:p>
        </w:tc>
        <w:tc>
          <w:tcPr>
            <w:tcW w:w="1216" w:type="dxa"/>
            <w:tcBorders>
              <w:top w:val="single" w:sz="18" w:space="0" w:color="auto"/>
            </w:tcBorders>
          </w:tcPr>
          <w:p w:rsidR="00BF0C6E" w:rsidRDefault="00BF0C6E" w:rsidP="00817143">
            <w:pPr>
              <w:pStyle w:val="Tablcellssmall"/>
            </w:pPr>
          </w:p>
        </w:tc>
        <w:tc>
          <w:tcPr>
            <w:tcW w:w="602" w:type="dxa"/>
            <w:tcBorders>
              <w:top w:val="single" w:sz="18" w:space="0" w:color="auto"/>
            </w:tcBorders>
          </w:tcPr>
          <w:p w:rsidR="00BF0C6E" w:rsidRDefault="00BF0C6E" w:rsidP="00EC738B">
            <w:pPr>
              <w:pStyle w:val="Tablcellssmall"/>
            </w:pPr>
          </w:p>
        </w:tc>
        <w:tc>
          <w:tcPr>
            <w:tcW w:w="2639" w:type="dxa"/>
            <w:tcBorders>
              <w:top w:val="single" w:sz="18" w:space="0" w:color="auto"/>
            </w:tcBorders>
          </w:tcPr>
          <w:p w:rsidR="00BF0C6E" w:rsidRDefault="00BF0C6E" w:rsidP="00712044">
            <w:pPr>
              <w:pStyle w:val="Tablcellssmall"/>
            </w:pPr>
          </w:p>
        </w:tc>
        <w:tc>
          <w:tcPr>
            <w:tcW w:w="2566" w:type="dxa"/>
            <w:tcBorders>
              <w:top w:val="single" w:sz="18" w:space="0" w:color="auto"/>
            </w:tcBorders>
            <w:vAlign w:val="center"/>
          </w:tcPr>
          <w:p w:rsidR="00BF0C6E" w:rsidRDefault="00C416C9" w:rsidP="00BC3F54">
            <w:pPr>
              <w:pStyle w:val="Tablcellssmall"/>
            </w:pPr>
            <w:r>
              <w:t>[Manually entered as 2, 3, 4, …]</w:t>
            </w: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c>
          <w:tcPr>
            <w:tcW w:w="475" w:type="dxa"/>
            <w:tcBorders>
              <w:top w:val="single" w:sz="18" w:space="0" w:color="auto"/>
            </w:tcBorders>
          </w:tcPr>
          <w:p w:rsidR="00BF0C6E" w:rsidRDefault="00BF0C6E" w:rsidP="00BC3F54">
            <w:pPr>
              <w:pStyle w:val="BodyText"/>
              <w:ind w:firstLine="0"/>
            </w:pPr>
          </w:p>
        </w:tc>
      </w:tr>
      <w:tr w:rsidR="00EC738B" w:rsidTr="00EC738B">
        <w:tc>
          <w:tcPr>
            <w:tcW w:w="1106" w:type="dxa"/>
            <w:vMerge w:val="restart"/>
          </w:tcPr>
          <w:p w:rsidR="00EC738B" w:rsidRDefault="00EC738B" w:rsidP="00817143">
            <w:pPr>
              <w:pStyle w:val="Tablcellssmall"/>
            </w:pPr>
            <w:r>
              <w:t>abstract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712044">
            <w:pPr>
              <w:pStyle w:val="Tablcellssmall"/>
            </w:pPr>
            <w:r>
              <w:t>(saved in lang array using scontents)</w:t>
            </w:r>
          </w:p>
        </w:tc>
        <w:tc>
          <w:tcPr>
            <w:tcW w:w="2566" w:type="dxa"/>
          </w:tcPr>
          <w:p w:rsidR="00EC738B" w:rsidRDefault="00EC738B" w:rsidP="00C416C9">
            <w:pPr>
              <w:pStyle w:val="Tablcellssmall"/>
            </w:pPr>
            <w:r>
              <w:t>(derived from bookmark: EnglishAbstract and then text inserted)</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Abstract)</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val="restart"/>
          </w:tcPr>
          <w:p w:rsidR="00EC738B" w:rsidRDefault="00EC738B" w:rsidP="00817143">
            <w:pPr>
              <w:pStyle w:val="Tablcellssmall"/>
            </w:pPr>
            <w:r>
              <w:t>keywords</w:t>
            </w:r>
          </w:p>
        </w:tc>
        <w:tc>
          <w:tcPr>
            <w:tcW w:w="8923" w:type="dxa"/>
            <w:gridSpan w:val="8"/>
          </w:tcPr>
          <w:p w:rsidR="00EC738B" w:rsidRDefault="00EC738B" w:rsidP="00EC738B">
            <w:pPr>
              <w:pStyle w:val="Tablcellssmall"/>
            </w:pP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eng</w:t>
            </w:r>
          </w:p>
        </w:tc>
        <w:tc>
          <w:tcPr>
            <w:tcW w:w="602" w:type="dxa"/>
          </w:tcPr>
          <w:p w:rsidR="00EC738B" w:rsidRDefault="00EC738B" w:rsidP="00EC738B">
            <w:pPr>
              <w:pStyle w:val="Tablcellssmall"/>
            </w:pPr>
          </w:p>
        </w:tc>
        <w:tc>
          <w:tcPr>
            <w:tcW w:w="2639" w:type="dxa"/>
            <w:vMerge w:val="restart"/>
          </w:tcPr>
          <w:p w:rsidR="00EC738B" w:rsidRDefault="00EC738B" w:rsidP="00A14529">
            <w:pPr>
              <w:pStyle w:val="Tablcellssmall"/>
            </w:pPr>
            <w:r>
              <w:t>(saved in lang array using scontents)</w:t>
            </w:r>
          </w:p>
        </w:tc>
        <w:tc>
          <w:tcPr>
            <w:tcW w:w="2566" w:type="dxa"/>
          </w:tcPr>
          <w:p w:rsidR="00EC738B" w:rsidRDefault="00EC738B" w:rsidP="00C416C9">
            <w:pPr>
              <w:pStyle w:val="Tablcellssmall"/>
            </w:pPr>
            <w:r>
              <w:t>(derived from bookmark: Engl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tcPr>
          <w:p w:rsidR="00EC738B" w:rsidRDefault="00EC738B" w:rsidP="00817143">
            <w:pPr>
              <w:pStyle w:val="Tablcellssmall"/>
            </w:pPr>
          </w:p>
        </w:tc>
        <w:tc>
          <w:tcPr>
            <w:tcW w:w="1216" w:type="dxa"/>
          </w:tcPr>
          <w:p w:rsidR="00EC738B" w:rsidRDefault="00EC738B" w:rsidP="00817143">
            <w:pPr>
              <w:pStyle w:val="Tablcellssmall"/>
            </w:pPr>
            <w:r>
              <w:t>swe</w:t>
            </w:r>
          </w:p>
        </w:tc>
        <w:tc>
          <w:tcPr>
            <w:tcW w:w="602" w:type="dxa"/>
          </w:tcPr>
          <w:p w:rsidR="00EC738B" w:rsidRDefault="00EC738B" w:rsidP="00EC738B">
            <w:pPr>
              <w:pStyle w:val="Tablcellssmall"/>
            </w:pPr>
          </w:p>
        </w:tc>
        <w:tc>
          <w:tcPr>
            <w:tcW w:w="2639" w:type="dxa"/>
            <w:vMerge/>
          </w:tcPr>
          <w:p w:rsidR="00EC738B" w:rsidRDefault="00EC738B" w:rsidP="00712044">
            <w:pPr>
              <w:pStyle w:val="Tablcellssmall"/>
            </w:pPr>
          </w:p>
        </w:tc>
        <w:tc>
          <w:tcPr>
            <w:tcW w:w="2566" w:type="dxa"/>
          </w:tcPr>
          <w:p w:rsidR="00EC738B" w:rsidRDefault="00EC738B" w:rsidP="00C416C9">
            <w:pPr>
              <w:pStyle w:val="Tablcellssmall"/>
            </w:pPr>
            <w:r>
              <w:t>(derived from bookmark: SwedishKeywords)</w:t>
            </w:r>
          </w:p>
        </w:tc>
        <w:tc>
          <w:tcPr>
            <w:tcW w:w="475" w:type="dxa"/>
          </w:tcPr>
          <w:p w:rsidR="00EC738B" w:rsidRDefault="00EC738B" w:rsidP="00BC3F54">
            <w:pPr>
              <w:pStyle w:val="BodyText"/>
              <w:ind w:firstLine="0"/>
            </w:pPr>
            <w:r>
              <w:t>x</w:t>
            </w: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p>
        </w:tc>
        <w:tc>
          <w:tcPr>
            <w:tcW w:w="475" w:type="dxa"/>
          </w:tcPr>
          <w:p w:rsidR="00EC738B" w:rsidRDefault="00EC738B" w:rsidP="00BC3F54">
            <w:pPr>
              <w:pStyle w:val="BodyText"/>
              <w:ind w:firstLine="0"/>
            </w:pPr>
            <w:r>
              <w:t>x</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t>fre</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r w:rsidR="00EC738B" w:rsidTr="00EC738B">
        <w:tc>
          <w:tcPr>
            <w:tcW w:w="1106" w:type="dxa"/>
            <w:vMerge/>
            <w:shd w:val="clear" w:color="auto" w:fill="FFFF00"/>
          </w:tcPr>
          <w:p w:rsidR="00EC738B" w:rsidRDefault="00EC738B" w:rsidP="00817143">
            <w:pPr>
              <w:pStyle w:val="Tablcellssmall"/>
            </w:pPr>
          </w:p>
        </w:tc>
        <w:tc>
          <w:tcPr>
            <w:tcW w:w="1216" w:type="dxa"/>
            <w:shd w:val="clear" w:color="auto" w:fill="FFFF00"/>
          </w:tcPr>
          <w:p w:rsidR="00EC738B" w:rsidRDefault="00EC738B" w:rsidP="00817143">
            <w:pPr>
              <w:pStyle w:val="Tablcellssmall"/>
            </w:pPr>
            <w:r>
              <w:rPr>
                <w:rFonts w:cs="Times New Roman"/>
              </w:rPr>
              <w:t>…</w:t>
            </w:r>
          </w:p>
        </w:tc>
        <w:tc>
          <w:tcPr>
            <w:tcW w:w="602" w:type="dxa"/>
            <w:shd w:val="clear" w:color="auto" w:fill="FFFF00"/>
          </w:tcPr>
          <w:p w:rsidR="00EC738B" w:rsidRDefault="00EC738B" w:rsidP="00EC738B">
            <w:pPr>
              <w:pStyle w:val="Tablcellssmall"/>
            </w:pPr>
          </w:p>
        </w:tc>
        <w:tc>
          <w:tcPr>
            <w:tcW w:w="2639" w:type="dxa"/>
            <w:vMerge/>
            <w:shd w:val="clear" w:color="auto" w:fill="FFFF00"/>
          </w:tcPr>
          <w:p w:rsidR="00EC738B" w:rsidRDefault="00EC738B" w:rsidP="00712044">
            <w:pPr>
              <w:pStyle w:val="Tablcellssmall"/>
            </w:pPr>
          </w:p>
        </w:tc>
        <w:tc>
          <w:tcPr>
            <w:tcW w:w="2566" w:type="dxa"/>
            <w:shd w:val="clear" w:color="auto" w:fill="FFFF00"/>
          </w:tcPr>
          <w:p w:rsidR="00EC738B" w:rsidRDefault="00EC738B" w:rsidP="00C416C9">
            <w:pPr>
              <w:pStyle w:val="Tablcellssmall"/>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p>
        </w:tc>
        <w:tc>
          <w:tcPr>
            <w:tcW w:w="475" w:type="dxa"/>
            <w:shd w:val="clear" w:color="auto" w:fill="FFFF00"/>
          </w:tcPr>
          <w:p w:rsidR="00EC738B" w:rsidRDefault="00EC738B" w:rsidP="00BC3F54">
            <w:pPr>
              <w:pStyle w:val="BodyText"/>
              <w:ind w:firstLine="0"/>
            </w:pPr>
            <w:r>
              <w:t>o</w:t>
            </w:r>
          </w:p>
        </w:tc>
      </w:tr>
    </w:tbl>
    <w:p w:rsidR="00712044" w:rsidRDefault="00712044" w:rsidP="00712044">
      <w:pPr>
        <w:pStyle w:val="BodyText"/>
      </w:pPr>
    </w:p>
    <w:p w:rsidR="0061267A" w:rsidRPr="00EB5FDC" w:rsidRDefault="0061267A" w:rsidP="0061267A">
      <w:pPr>
        <w:pStyle w:val="Caption"/>
      </w:pPr>
    </w:p>
    <w:p w:rsidR="00722023" w:rsidRPr="006F6BAF" w:rsidRDefault="00722023" w:rsidP="00722023">
      <w:pPr>
        <w:pStyle w:val="TOCHeading"/>
        <w:rPr>
          <w:sz w:val="24"/>
        </w:rPr>
      </w:pPr>
      <w:r w:rsidRPr="006F6BAF">
        <w:rPr>
          <w:sz w:val="24"/>
        </w:rPr>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F54" w:rsidRDefault="00BC3F54" w:rsidP="00444F69">
      <w:pPr>
        <w:spacing w:after="0" w:line="240" w:lineRule="auto"/>
      </w:pPr>
      <w:r>
        <w:separator/>
      </w:r>
    </w:p>
  </w:endnote>
  <w:endnote w:type="continuationSeparator" w:id="0">
    <w:p w:rsidR="00BC3F54" w:rsidRDefault="00BC3F54"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BC3F54" w:rsidRDefault="00BC3F54">
        <w:pPr>
          <w:pStyle w:val="Footer"/>
          <w:jc w:val="center"/>
        </w:pPr>
        <w:r>
          <w:fldChar w:fldCharType="begin"/>
        </w:r>
        <w:r>
          <w:instrText xml:space="preserve"> PAGE   \* MERGEFORMAT </w:instrText>
        </w:r>
        <w:r>
          <w:fldChar w:fldCharType="separate"/>
        </w:r>
        <w:r w:rsidR="002E49C8">
          <w:rPr>
            <w:noProof/>
          </w:rPr>
          <w:t>74</w:t>
        </w:r>
        <w:r>
          <w:rPr>
            <w:noProof/>
          </w:rPr>
          <w:fldChar w:fldCharType="end"/>
        </w:r>
      </w:p>
    </w:sdtContent>
  </w:sdt>
  <w:p w:rsidR="00BC3F54" w:rsidRDefault="00BC3F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F54" w:rsidRDefault="00BC3F54" w:rsidP="00444F69">
      <w:pPr>
        <w:spacing w:after="0" w:line="240" w:lineRule="auto"/>
      </w:pPr>
      <w:r>
        <w:separator/>
      </w:r>
    </w:p>
  </w:footnote>
  <w:footnote w:type="continuationSeparator" w:id="0">
    <w:p w:rsidR="00BC3F54" w:rsidRDefault="00BC3F54" w:rsidP="00444F69">
      <w:pPr>
        <w:spacing w:after="0" w:line="240" w:lineRule="auto"/>
      </w:pPr>
      <w:r>
        <w:continuationSeparator/>
      </w:r>
    </w:p>
  </w:footnote>
  <w:footnote w:id="1">
    <w:p w:rsidR="00BC3F54" w:rsidRDefault="00BC3F54">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BC3F54" w:rsidRDefault="00BC3F54">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BC3F54" w:rsidRDefault="00BC3F54">
      <w:pPr>
        <w:pStyle w:val="FootnoteText"/>
      </w:pPr>
      <w:r>
        <w:rPr>
          <w:rStyle w:val="FootnoteReference"/>
        </w:rPr>
        <w:footnoteRef/>
      </w:r>
      <w:r>
        <w:t xml:space="preserve"> However, the situation with the font licenses is unclear to me, hence I have not included a link to this project</w:t>
      </w:r>
      <w:proofErr w:type="gramStart"/>
      <w:r>
        <w:t>..</w:t>
      </w:r>
      <w:proofErr w:type="gramEnd"/>
    </w:p>
  </w:footnote>
  <w:footnote w:id="4">
    <w:p w:rsidR="00BC3F54" w:rsidRDefault="00BC3F54">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F54" w:rsidRDefault="00BC3F54"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D8EB438"/>
    <w:lvl w:ilvl="0">
      <w:start w:val="1"/>
      <w:numFmt w:val="decimal"/>
      <w:lvlText w:val="%1."/>
      <w:lvlJc w:val="left"/>
      <w:pPr>
        <w:tabs>
          <w:tab w:val="num" w:pos="1492"/>
        </w:tabs>
        <w:ind w:left="1492" w:hanging="360"/>
      </w:pPr>
    </w:lvl>
  </w:abstractNum>
  <w:abstractNum w:abstractNumId="1">
    <w:nsid w:val="FFFFFF7D"/>
    <w:multiLevelType w:val="singleLevel"/>
    <w:tmpl w:val="6A387186"/>
    <w:lvl w:ilvl="0">
      <w:start w:val="1"/>
      <w:numFmt w:val="decimal"/>
      <w:lvlText w:val="%1."/>
      <w:lvlJc w:val="left"/>
      <w:pPr>
        <w:tabs>
          <w:tab w:val="num" w:pos="1209"/>
        </w:tabs>
        <w:ind w:left="1209" w:hanging="360"/>
      </w:pPr>
    </w:lvl>
  </w:abstractNum>
  <w:abstractNum w:abstractNumId="2">
    <w:nsid w:val="FFFFFF7E"/>
    <w:multiLevelType w:val="singleLevel"/>
    <w:tmpl w:val="F72AC7B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4BE4D8E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DEC31F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6289A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8FAAW+kMYtAAAA"/>
  </w:docVars>
  <w:rsids>
    <w:rsidRoot w:val="00B45792"/>
    <w:rsid w:val="000163DA"/>
    <w:rsid w:val="00016A75"/>
    <w:rsid w:val="00023490"/>
    <w:rsid w:val="00027046"/>
    <w:rsid w:val="00040378"/>
    <w:rsid w:val="00043304"/>
    <w:rsid w:val="000476E9"/>
    <w:rsid w:val="0005647A"/>
    <w:rsid w:val="0006611B"/>
    <w:rsid w:val="000676CC"/>
    <w:rsid w:val="00092628"/>
    <w:rsid w:val="0009428E"/>
    <w:rsid w:val="00096063"/>
    <w:rsid w:val="00096AF2"/>
    <w:rsid w:val="000A20D3"/>
    <w:rsid w:val="000A6A3E"/>
    <w:rsid w:val="000C2B45"/>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2723D"/>
    <w:rsid w:val="0024042A"/>
    <w:rsid w:val="0024449E"/>
    <w:rsid w:val="00246C58"/>
    <w:rsid w:val="00252F50"/>
    <w:rsid w:val="002557F2"/>
    <w:rsid w:val="00260182"/>
    <w:rsid w:val="00264DD4"/>
    <w:rsid w:val="0029401A"/>
    <w:rsid w:val="002D089A"/>
    <w:rsid w:val="002D47B9"/>
    <w:rsid w:val="002D6522"/>
    <w:rsid w:val="002E49C8"/>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86078"/>
    <w:rsid w:val="0049055E"/>
    <w:rsid w:val="00490CEE"/>
    <w:rsid w:val="00491038"/>
    <w:rsid w:val="00496823"/>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61FC"/>
    <w:rsid w:val="006675E6"/>
    <w:rsid w:val="006C4F38"/>
    <w:rsid w:val="006C52A8"/>
    <w:rsid w:val="006D3F5D"/>
    <w:rsid w:val="006F3F46"/>
    <w:rsid w:val="006F6BAF"/>
    <w:rsid w:val="00706CDF"/>
    <w:rsid w:val="00712044"/>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17143"/>
    <w:rsid w:val="008244BD"/>
    <w:rsid w:val="008257CB"/>
    <w:rsid w:val="0082750F"/>
    <w:rsid w:val="0083286E"/>
    <w:rsid w:val="008526BB"/>
    <w:rsid w:val="00854737"/>
    <w:rsid w:val="00875A58"/>
    <w:rsid w:val="00885A39"/>
    <w:rsid w:val="008A0B4B"/>
    <w:rsid w:val="008A1603"/>
    <w:rsid w:val="008A2470"/>
    <w:rsid w:val="008A7789"/>
    <w:rsid w:val="008B1358"/>
    <w:rsid w:val="008D4DD5"/>
    <w:rsid w:val="008E2352"/>
    <w:rsid w:val="008E3944"/>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C749D"/>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0FC2"/>
    <w:rsid w:val="00AA59B1"/>
    <w:rsid w:val="00AA63D2"/>
    <w:rsid w:val="00AA6963"/>
    <w:rsid w:val="00AD72F8"/>
    <w:rsid w:val="00AD7D88"/>
    <w:rsid w:val="00AE1678"/>
    <w:rsid w:val="00AE728A"/>
    <w:rsid w:val="00AF23DB"/>
    <w:rsid w:val="00AF63C8"/>
    <w:rsid w:val="00B322E6"/>
    <w:rsid w:val="00B45792"/>
    <w:rsid w:val="00B55D1F"/>
    <w:rsid w:val="00B60EA0"/>
    <w:rsid w:val="00B75E71"/>
    <w:rsid w:val="00B8484B"/>
    <w:rsid w:val="00B96F9D"/>
    <w:rsid w:val="00BA217F"/>
    <w:rsid w:val="00BA2EFA"/>
    <w:rsid w:val="00BB2C79"/>
    <w:rsid w:val="00BC3F54"/>
    <w:rsid w:val="00BD024A"/>
    <w:rsid w:val="00BE40A0"/>
    <w:rsid w:val="00BF0C6E"/>
    <w:rsid w:val="00BF2EB0"/>
    <w:rsid w:val="00BF5D59"/>
    <w:rsid w:val="00C00CF3"/>
    <w:rsid w:val="00C03F96"/>
    <w:rsid w:val="00C13825"/>
    <w:rsid w:val="00C143A9"/>
    <w:rsid w:val="00C143E5"/>
    <w:rsid w:val="00C17995"/>
    <w:rsid w:val="00C22A2F"/>
    <w:rsid w:val="00C33FC5"/>
    <w:rsid w:val="00C40EE2"/>
    <w:rsid w:val="00C416C9"/>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46F8"/>
    <w:rsid w:val="00D36097"/>
    <w:rsid w:val="00D4235D"/>
    <w:rsid w:val="00D428CE"/>
    <w:rsid w:val="00D4324F"/>
    <w:rsid w:val="00D45E2A"/>
    <w:rsid w:val="00D47602"/>
    <w:rsid w:val="00D54B74"/>
    <w:rsid w:val="00D5708A"/>
    <w:rsid w:val="00D61544"/>
    <w:rsid w:val="00D62E91"/>
    <w:rsid w:val="00D73C84"/>
    <w:rsid w:val="00D83A0A"/>
    <w:rsid w:val="00D91B4B"/>
    <w:rsid w:val="00DA497B"/>
    <w:rsid w:val="00DA4BC0"/>
    <w:rsid w:val="00DA546A"/>
    <w:rsid w:val="00DB619E"/>
    <w:rsid w:val="00DC1AFA"/>
    <w:rsid w:val="00DC1F1D"/>
    <w:rsid w:val="00DD4E93"/>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C738B"/>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 w:type="paragraph" w:customStyle="1" w:styleId="Tablcellssmall">
    <w:name w:val="Tabl cells small"/>
    <w:basedOn w:val="Tablecell"/>
    <w:qFormat/>
    <w:rsid w:val="00712044"/>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A9F01-E0BB-4C13-BF91-E4F485272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2</TotalTime>
  <Pages>76</Pages>
  <Words>20725</Words>
  <Characters>11813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87</cp:revision>
  <cp:lastPrinted>2021-06-24T20:09:00Z</cp:lastPrinted>
  <dcterms:created xsi:type="dcterms:W3CDTF">2021-06-06T15:47:00Z</dcterms:created>
  <dcterms:modified xsi:type="dcterms:W3CDTF">2021-07-2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